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3544C5F4"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commentRangeStart w:id="0"/>
      <w:r w:rsidR="00BF4C8D">
        <w:rPr>
          <w:rFonts w:ascii="Times New Roman" w:hAnsi="Times New Roman" w:cs="Times New Roman"/>
          <w:sz w:val="24"/>
          <w:szCs w:val="24"/>
        </w:rPr>
        <w:t>11</w:t>
      </w:r>
      <w:r w:rsidR="000D2900">
        <w:rPr>
          <w:rFonts w:ascii="Times New Roman" w:hAnsi="Times New Roman" w:cs="Times New Roman"/>
          <w:sz w:val="24"/>
          <w:szCs w:val="24"/>
        </w:rPr>
        <w:t>001</w:t>
      </w:r>
      <w:commentRangeEnd w:id="0"/>
      <w:r w:rsidR="00A21B1F">
        <w:rPr>
          <w:rStyle w:val="CommentReference"/>
        </w:rPr>
        <w:commentReference w:id="0"/>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34C65275"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12"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13"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examples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4A4B828" w:rsidR="00317399" w:rsidRDefault="00FD6CD0" w:rsidP="00925AB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the availability of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925AB4">
        <w:rPr>
          <w:rFonts w:ascii="Times New Roman" w:hAnsi="Times New Roman" w:cs="Times New Roman"/>
          <w:sz w:val="24"/>
          <w:szCs w:val="24"/>
        </w:rPr>
        <w:t xml:space="preserve"> </w:t>
      </w:r>
      <w:r w:rsidR="00AC66DE">
        <w:rPr>
          <w:rFonts w:ascii="Times New Roman" w:hAnsi="Times New Roman" w:cs="Times New Roman"/>
          <w:sz w:val="24"/>
          <w:szCs w:val="24"/>
        </w:rPr>
        <w:t>While</w:t>
      </w:r>
      <w:r w:rsidR="001875B2">
        <w:rPr>
          <w:rFonts w:ascii="Times New Roman" w:hAnsi="Times New Roman" w:cs="Times New Roman"/>
          <w:sz w:val="24"/>
          <w:szCs w:val="24"/>
        </w:rPr>
        <w:t xml:space="preserve">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AC66DE">
        <w:rPr>
          <w:rFonts w:ascii="Times New Roman" w:hAnsi="Times New Roman" w:cs="Times New Roman"/>
          <w:sz w:val="24"/>
          <w:szCs w:val="24"/>
        </w:rPr>
        <w:t xml:space="preserve">relatively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 xml:space="preserve">large amounts of </w:t>
      </w:r>
      <w:r w:rsidR="000B2DC0">
        <w:rPr>
          <w:rFonts w:ascii="Times New Roman" w:hAnsi="Times New Roman" w:cs="Times New Roman"/>
          <w:sz w:val="24"/>
          <w:szCs w:val="24"/>
        </w:rPr>
        <w:t xml:space="preserve">lexical </w:t>
      </w:r>
      <w:r w:rsidR="002D5924">
        <w:rPr>
          <w:rFonts w:ascii="Times New Roman" w:hAnsi="Times New Roman" w:cs="Times New Roman"/>
          <w:sz w:val="24"/>
          <w:szCs w:val="24"/>
        </w:rPr>
        <w:t xml:space="preserve">data that are </w:t>
      </w:r>
      <w:r w:rsidR="000B2DC0">
        <w:rPr>
          <w:rFonts w:ascii="Times New Roman" w:hAnsi="Times New Roman" w:cs="Times New Roman"/>
          <w:sz w:val="24"/>
          <w:szCs w:val="24"/>
        </w:rPr>
        <w:t xml:space="preserve">often </w:t>
      </w:r>
      <w:r w:rsidR="002D5924">
        <w:rPr>
          <w:rFonts w:ascii="Times New Roman" w:hAnsi="Times New Roman" w:cs="Times New Roman"/>
          <w:sz w:val="24"/>
          <w:szCs w:val="24"/>
        </w:rPr>
        <w:t>generated</w:t>
      </w:r>
      <w:r w:rsidR="001875B2">
        <w:rPr>
          <w:rFonts w:ascii="Times New Roman" w:hAnsi="Times New Roman" w:cs="Times New Roman"/>
          <w:sz w:val="24"/>
          <w:szCs w:val="24"/>
        </w:rPr>
        <w:t xml:space="preserve"> from </w:t>
      </w:r>
      <w:r w:rsidR="000B2DC0">
        <w:rPr>
          <w:rFonts w:ascii="Times New Roman" w:hAnsi="Times New Roman" w:cs="Times New Roman"/>
          <w:sz w:val="24"/>
          <w:szCs w:val="24"/>
        </w:rPr>
        <w:t>recall</w:t>
      </w:r>
      <w:r w:rsidR="001875B2">
        <w:rPr>
          <w:rFonts w:ascii="Times New Roman" w:hAnsi="Times New Roman" w:cs="Times New Roman"/>
          <w:sz w:val="24"/>
          <w:szCs w:val="24"/>
        </w:rPr>
        <w:t xml:space="preserve"> studies. </w:t>
      </w:r>
    </w:p>
    <w:p w14:paraId="38785F9E" w14:textId="182DA4D8"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925AB4">
        <w:rPr>
          <w:rFonts w:ascii="Times New Roman" w:hAnsi="Times New Roman" w:cs="Times New Roman"/>
          <w:sz w:val="24"/>
          <w:szCs w:val="24"/>
        </w:rPr>
        <w:t xml:space="preserve">To date, few automated scoring methods have been </w:t>
      </w:r>
      <w:r w:rsidR="00925AB4">
        <w:rPr>
          <w:rFonts w:ascii="Times New Roman" w:hAnsi="Times New Roman" w:cs="Times New Roman"/>
          <w:sz w:val="24"/>
          <w:szCs w:val="24"/>
        </w:rPr>
        <w:lastRenderedPageBreak/>
        <w:t xml:space="preserve">proposed to efficiently and accurately process lexical output from psychological studies. </w:t>
      </w:r>
      <w:r w:rsidR="00925AB4" w:rsidRPr="00925AB4">
        <w:rPr>
          <w:rFonts w:ascii="Times New Roman" w:hAnsi="Times New Roman" w:cs="Times New Roman"/>
          <w:sz w:val="24"/>
          <w:szCs w:val="24"/>
        </w:rPr>
        <w:t xml:space="preserve">In a notable exception, the Autoscore package for R (Borrie et al., 2019) was designed to speed up the scoring of lexical output while maintaining the accuracy of a human coder, though this package was primarily targeted towards research on speech perception. Autoscore operates via a set of hard-coded spelling rules that the user can select from (e.g., count doubled letters as correct such that collide and collidde would be scored as a match, match words based on root words, etc.). While this rules-based approach is able to account for a variety of common spelling errors, a better approach for recall studies would be to develop a flexible algorithm that can automatically account for a variety of participant errors without the need to explicitly code for them (i.e., such as using a percent character match or measure of lexical distance to determine a match). </w:t>
      </w:r>
      <w:r w:rsidR="00925AB4">
        <w:rPr>
          <w:rFonts w:ascii="Times New Roman" w:hAnsi="Times New Roman" w:cs="Times New Roman"/>
          <w:sz w:val="24"/>
          <w:szCs w:val="24"/>
        </w:rPr>
        <w:t xml:space="preserve">Furthermore, </w:t>
      </w:r>
      <w:r w:rsidR="00925AB4" w:rsidRPr="00925AB4">
        <w:rPr>
          <w:rFonts w:ascii="Times New Roman" w:hAnsi="Times New Roman" w:cs="Times New Roman"/>
          <w:i/>
          <w:iCs/>
          <w:sz w:val="24"/>
          <w:szCs w:val="24"/>
        </w:rPr>
        <w:t>Autoscore</w:t>
      </w:r>
      <w:r w:rsidR="00925AB4">
        <w:rPr>
          <w:rFonts w:ascii="Times New Roman" w:hAnsi="Times New Roman" w:cs="Times New Roman"/>
          <w:sz w:val="24"/>
          <w:szCs w:val="24"/>
        </w:rPr>
        <w:t xml:space="preserve"> is unable to account for paradigms such as free-recall, in which there is not a one-to-one correspondence between participant responses and the answer key due to the open-ended nature of the task. Thus</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w:t>
      </w:r>
      <w:r w:rsidR="00925AB4">
        <w:rPr>
          <w:rFonts w:ascii="Times New Roman" w:hAnsi="Times New Roman" w:cs="Times New Roman"/>
          <w:sz w:val="24"/>
          <w:szCs w:val="24"/>
        </w:rPr>
        <w:t xml:space="preserve">have been specifically designed </w:t>
      </w:r>
      <w:r w:rsidR="00AA2AFF">
        <w:rPr>
          <w:rFonts w:ascii="Times New Roman" w:hAnsi="Times New Roman" w:cs="Times New Roman"/>
          <w:sz w:val="24"/>
          <w:szCs w:val="24"/>
        </w:rPr>
        <w:t xml:space="preserve">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 xml:space="preserve">text responses from </w:t>
      </w:r>
      <w:r w:rsidR="00E552B4">
        <w:rPr>
          <w:rFonts w:ascii="Times New Roman" w:hAnsi="Times New Roman" w:cs="Times New Roman"/>
          <w:sz w:val="24"/>
          <w:szCs w:val="24"/>
        </w:rPr>
        <w:t xml:space="preserve">various </w:t>
      </w:r>
      <w:r w:rsidR="0072550C">
        <w:rPr>
          <w:rFonts w:ascii="Times New Roman" w:hAnsi="Times New Roman" w:cs="Times New Roman"/>
          <w:sz w:val="24"/>
          <w:szCs w:val="24"/>
        </w:rPr>
        <w:t xml:space="preserve">recall </w:t>
      </w:r>
      <w:r w:rsidR="00E552B4">
        <w:rPr>
          <w:rFonts w:ascii="Times New Roman" w:hAnsi="Times New Roman" w:cs="Times New Roman"/>
          <w:sz w:val="24"/>
          <w:szCs w:val="24"/>
        </w:rPr>
        <w:t>paradigms</w:t>
      </w:r>
      <w:r w:rsidR="00D9412D">
        <w:rPr>
          <w:rFonts w:ascii="Times New Roman" w:hAnsi="Times New Roman" w:cs="Times New Roman"/>
          <w:sz w:val="24"/>
          <w:szCs w:val="24"/>
        </w:rPr>
        <w:t>.</w:t>
      </w:r>
    </w:p>
    <w:p w14:paraId="0AD8E139" w14:textId="46846CEE" w:rsidR="003A1DBB" w:rsidRDefault="004C63A8" w:rsidP="00A903F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w:t>
      </w:r>
      <w:r w:rsidR="00052894">
        <w:rPr>
          <w:rFonts w:ascii="Times New Roman" w:hAnsi="Times New Roman" w:cs="Times New Roman"/>
          <w:sz w:val="24"/>
          <w:szCs w:val="24"/>
        </w:rPr>
        <w:lastRenderedPageBreak/>
        <w:t xml:space="preserve">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p>
    <w:p w14:paraId="01560087" w14:textId="03B5AA7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6269DD">
        <w:rPr>
          <w:rFonts w:ascii="Times New Roman" w:hAnsi="Times New Roman" w:cs="Times New Roman"/>
          <w:sz w:val="24"/>
          <w:szCs w:val="24"/>
        </w:rPr>
        <w:t>adjust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p>
    <w:p w14:paraId="6A5C975A" w14:textId="3E464C45" w:rsidR="00B33F8D" w:rsidRDefault="00556165" w:rsidP="00B33F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725F52">
        <w:rPr>
          <w:rFonts w:ascii="Times New Roman" w:hAnsi="Times New Roman" w:cs="Times New Roman"/>
          <w:sz w:val="24"/>
          <w:szCs w:val="24"/>
        </w:rPr>
        <w:t xml:space="preserve">T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Importantly,</w:t>
      </w:r>
      <w:r w:rsidR="00397292">
        <w:rPr>
          <w:rFonts w:ascii="Times New Roman" w:hAnsi="Times New Roman" w:cs="Times New Roman"/>
          <w:sz w:val="24"/>
          <w:szCs w:val="24"/>
        </w:rPr>
        <w:t xml:space="preserve"> this </w:t>
      </w:r>
      <w:r w:rsidR="00725D51">
        <w:rPr>
          <w:rFonts w:ascii="Times New Roman" w:hAnsi="Times New Roman" w:cs="Times New Roman"/>
          <w:sz w:val="24"/>
          <w:szCs w:val="24"/>
        </w:rPr>
        <w:t xml:space="preserve">cost-free </w:t>
      </w:r>
      <w:r w:rsidR="00397292">
        <w:rPr>
          <w:rFonts w:ascii="Times New Roman" w:hAnsi="Times New Roman" w:cs="Times New Roman"/>
          <w:sz w:val="24"/>
          <w:szCs w:val="24"/>
        </w:rPr>
        <w:t xml:space="preserve">package </w:t>
      </w:r>
      <w:r w:rsidR="008802A4">
        <w:rPr>
          <w:rFonts w:ascii="Times New Roman" w:hAnsi="Times New Roman" w:cs="Times New Roman"/>
          <w:sz w:val="24"/>
          <w:szCs w:val="24"/>
        </w:rPr>
        <w:t xml:space="preserve">has been carefully crafted to </w:t>
      </w:r>
      <w:r w:rsidR="00DA5998">
        <w:rPr>
          <w:rFonts w:ascii="Times New Roman" w:hAnsi="Times New Roman" w:cs="Times New Roman"/>
          <w:sz w:val="24"/>
          <w:szCs w:val="24"/>
        </w:rPr>
        <w:t>require minimal programming experience</w:t>
      </w:r>
      <w:r w:rsidR="00C62AE7">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lastRenderedPageBreak/>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p>
    <w:p w14:paraId="1592CD94" w14:textId="6436A6D1"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completed a sentence</w:t>
      </w:r>
      <w:r w:rsidR="00A754C3">
        <w:rPr>
          <w:rFonts w:ascii="Times New Roman" w:hAnsi="Times New Roman" w:cs="Times New Roman"/>
          <w:sz w:val="24"/>
          <w:szCs w:val="24"/>
        </w:rPr>
        <w:t>-recall</w:t>
      </w:r>
      <w:r w:rsidR="008370D6">
        <w:rPr>
          <w:rFonts w:ascii="Times New Roman" w:hAnsi="Times New Roman" w:cs="Times New Roman"/>
          <w:sz w:val="24"/>
          <w:szCs w:val="24"/>
        </w:rPr>
        <w:t xml:space="preserve"> task in which they</w:t>
      </w:r>
      <w:r w:rsidR="00901041">
        <w:rPr>
          <w:rFonts w:ascii="Times New Roman" w:hAnsi="Times New Roman" w:cs="Times New Roman"/>
          <w:sz w:val="24"/>
          <w:szCs w:val="24"/>
        </w:rPr>
        <w:t xml:space="preserve"> </w:t>
      </w:r>
      <w:r w:rsidR="008370D6">
        <w:rPr>
          <w:rFonts w:ascii="Times New Roman" w:hAnsi="Times New Roman" w:cs="Times New Roman"/>
          <w:sz w:val="24"/>
          <w:szCs w:val="24"/>
        </w:rPr>
        <w:t>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lastRenderedPageBreak/>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2AEB98A"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both </w:t>
      </w:r>
      <w:r w:rsidR="00286AE3">
        <w:rPr>
          <w:rFonts w:ascii="Times New Roman" w:hAnsi="Times New Roman" w:cs="Times New Roman"/>
          <w:sz w:val="24"/>
          <w:szCs w:val="24"/>
        </w:rPr>
        <w:t xml:space="preserve">three 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530B554F"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lastRenderedPageBreak/>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are </w:t>
      </w:r>
      <w:r w:rsidR="00DF3B89">
        <w:rPr>
          <w:rFonts w:ascii="Times New Roman" w:hAnsi="Times New Roman" w:cs="Times New Roman"/>
          <w:sz w:val="24"/>
          <w:szCs w:val="24"/>
        </w:rPr>
        <w:t>able</w:t>
      </w:r>
      <w:r w:rsidR="00DF3B89"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to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1"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1"/>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w:t>
      </w:r>
      <w:r w:rsidR="00C75C0F">
        <w:rPr>
          <w:rFonts w:ascii="Times New Roman" w:hAnsi="Times New Roman" w:cs="Times New Roman"/>
          <w:sz w:val="24"/>
          <w:szCs w:val="24"/>
        </w:rPr>
        <w:lastRenderedPageBreak/>
        <w:t>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e.g., blank responses, incorrect answers, misspellings of more than 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t>
      </w:r>
      <w:r w:rsidR="00313623">
        <w:rPr>
          <w:rFonts w:ascii="Times New Roman" w:hAnsi="Times New Roman" w:cs="Times New Roman"/>
          <w:sz w:val="24"/>
          <w:szCs w:val="24"/>
        </w:rPr>
        <w:lastRenderedPageBreak/>
        <w:t xml:space="preserve">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lastRenderedPageBreak/>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29F21494"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w:t>
      </w:r>
      <w:r>
        <w:rPr>
          <w:rFonts w:ascii="Times New Roman" w:hAnsi="Times New Roman" w:cs="Times New Roman"/>
          <w:sz w:val="24"/>
          <w:szCs w:val="24"/>
        </w:rPr>
        <w:lastRenderedPageBreak/>
        <w:t xml:space="preserve">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2" w:name="_Hlk46496754"/>
      <w:r>
        <w:rPr>
          <w:rFonts w:ascii="Times New Roman" w:hAnsi="Times New Roman" w:cs="Times New Roman"/>
          <w:sz w:val="24"/>
          <w:szCs w:val="24"/>
        </w:rPr>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w:t>
      </w:r>
      <w:r w:rsidR="00066B1B">
        <w:rPr>
          <w:rFonts w:ascii="Times New Roman" w:hAnsi="Times New Roman" w:cs="Times New Roman"/>
          <w:sz w:val="24"/>
          <w:szCs w:val="24"/>
        </w:rPr>
        <w:lastRenderedPageBreak/>
        <w:t xml:space="preserve">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lastRenderedPageBreak/>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t xml:space="preserve">6              sick      6          0.2142857    -0.5773503          -0.6263766 </w:t>
      </w:r>
    </w:p>
    <w:bookmarkEnd w:id="2"/>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60475E15" w14:textId="012C2ACD" w:rsidR="003C032E" w:rsidRPr="003C032E" w:rsidRDefault="0024772B"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w:t>
      </w:r>
      <w:r w:rsidR="00345037">
        <w:rPr>
          <w:rFonts w:ascii="Times New Roman" w:hAnsi="Times New Roman" w:cs="Times New Roman"/>
          <w:sz w:val="24"/>
          <w:szCs w:val="24"/>
        </w:rPr>
        <w:lastRenderedPageBreak/>
        <w:t xml:space="preserve">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To create a dataframe of the percent correct by serial position, we can use the </w:t>
      </w:r>
      <w:r w:rsidR="003C032E" w:rsidRPr="003C032E">
        <w:rPr>
          <w:rFonts w:ascii="Courier" w:hAnsi="Courier" w:cs="Times New Roman"/>
          <w:sz w:val="20"/>
          <w:szCs w:val="20"/>
        </w:rPr>
        <w:t>serial_position()</w:t>
      </w:r>
      <w:r w:rsidR="003C032E">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w:t>
      </w:r>
      <w:r w:rsidR="00BF2935">
        <w:rPr>
          <w:rFonts w:ascii="Times New Roman" w:hAnsi="Times New Roman" w:cs="Times New Roman"/>
          <w:sz w:val="24"/>
          <w:szCs w:val="24"/>
        </w:rPr>
        <w:lastRenderedPageBreak/>
        <w:t xml:space="preserve">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 xml:space="preserve">Each lag between subsequent named items is tallied and then divided by the possible </w:t>
      </w:r>
      <w:r w:rsidR="00703F30">
        <w:rPr>
          <w:rFonts w:ascii="Times New Roman" w:hAnsi="Times New Roman" w:cs="Times New Roman"/>
          <w:sz w:val="24"/>
          <w:szCs w:val="24"/>
        </w:rPr>
        <w:lastRenderedPageBreak/>
        <w:t>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1A79029F"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 xml:space="preserve">can be used to calculate further statistics or </w:t>
      </w:r>
      <w:r w:rsidR="00D04A4C">
        <w:rPr>
          <w:rFonts w:ascii="Times New Roman" w:hAnsi="Times New Roman" w:cs="Times New Roman"/>
          <w:sz w:val="24"/>
          <w:szCs w:val="24"/>
        </w:rPr>
        <w:lastRenderedPageBreak/>
        <w:t xml:space="preserve">create visualizations, and the included </w:t>
      </w:r>
      <w:r w:rsidR="00D04A4C">
        <w:rPr>
          <w:rFonts w:ascii="Times New Roman" w:hAnsi="Times New Roman" w:cs="Times New Roman"/>
          <w:i/>
          <w:iCs/>
          <w:sz w:val="24"/>
          <w:szCs w:val="24"/>
        </w:rPr>
        <w:t>Shiny</w:t>
      </w:r>
      <w:r w:rsidR="00D04A4C">
        <w:rPr>
          <w:rFonts w:ascii="Times New Roman" w:hAnsi="Times New Roman" w:cs="Times New Roman"/>
          <w:sz w:val="24"/>
          <w:szCs w:val="24"/>
        </w:rPr>
        <w:t xml:space="preserve"> app presents basic visualizations 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0E108688"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Pr>
          <w:rFonts w:ascii="Times New Roman" w:hAnsi="Times New Roman" w:cs="Times New Roman"/>
          <w:sz w:val="24"/>
          <w:szCs w:val="24"/>
        </w:rPr>
        <w:t xml:space="preserve">.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t>
      </w:r>
      <w:r>
        <w:rPr>
          <w:rFonts w:ascii="Times New Roman" w:hAnsi="Times New Roman" w:cs="Times New Roman"/>
          <w:sz w:val="24"/>
          <w:szCs w:val="24"/>
        </w:rPr>
        <w:lastRenderedPageBreak/>
        <w:t>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w:t>
      </w:r>
      <w:r>
        <w:rPr>
          <w:rFonts w:ascii="Times New Roman" w:hAnsi="Times New Roman" w:cs="Times New Roman"/>
          <w:sz w:val="24"/>
          <w:szCs w:val="24"/>
        </w:rPr>
        <w:lastRenderedPageBreak/>
        <w:t xml:space="preserve">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2B3E66F0"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 xml:space="preserve">for an easy to access 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w:t>
      </w:r>
      <w:r w:rsidR="004B28CE">
        <w:rPr>
          <w:rFonts w:ascii="Times New Roman" w:hAnsi="Times New Roman" w:cs="Times New Roman"/>
          <w:sz w:val="24"/>
          <w:szCs w:val="24"/>
        </w:rPr>
        <w:lastRenderedPageBreak/>
        <w:t xml:space="preserve">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the total number of insertions, deletions, and 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0515EDD9"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 xml:space="preserve">columns from </w:t>
      </w:r>
      <w:r w:rsidR="00A8190F" w:rsidRPr="00A8190F">
        <w:rPr>
          <w:rFonts w:ascii="Times New Roman" w:hAnsi="Times New Roman" w:cs="Times New Roman"/>
          <w:sz w:val="24"/>
          <w:szCs w:val="24"/>
        </w:rPr>
        <w:lastRenderedPageBreak/>
        <w:t>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6B538F6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For each recall type, we conducted three sets of analyses to test the reliability of this packag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lastRenderedPageBreak/>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 xml:space="preserve">t </w:t>
      </w:r>
      <w:r w:rsidR="0007442A">
        <w:rPr>
          <w:rFonts w:ascii="Times New Roman" w:hAnsi="Times New Roman" w:cs="Times New Roman"/>
          <w:sz w:val="24"/>
          <w:szCs w:val="24"/>
        </w:rPr>
        <w:lastRenderedPageBreak/>
        <w:t>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59B602E4" w14:textId="494ECEB8" w:rsidR="0097170C" w:rsidRDefault="007D44B5" w:rsidP="00107D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w:t>
      </w:r>
      <w:r w:rsidR="00013C6A">
        <w:rPr>
          <w:rFonts w:ascii="Times New Roman" w:hAnsi="Times New Roman" w:cs="Times New Roman"/>
          <w:sz w:val="24"/>
          <w:szCs w:val="24"/>
        </w:rPr>
        <w:t>irst,</w:t>
      </w:r>
      <w:r>
        <w:rPr>
          <w:rFonts w:ascii="Times New Roman" w:hAnsi="Times New Roman" w:cs="Times New Roman"/>
          <w:sz w:val="24"/>
          <w:szCs w:val="24"/>
        </w:rPr>
        <w:t xml:space="preserve"> Maxwell and Buchanan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gb0PSDN","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A72063">
        <w:rPr>
          <w:rFonts w:ascii="Times New Roman" w:hAnsi="Times New Roman" w:cs="Times New Roman"/>
          <w:sz w:val="24"/>
          <w:szCs w:val="24"/>
        </w:rPr>
        <w:t>used</w:t>
      </w:r>
      <w:r>
        <w:rPr>
          <w:rFonts w:ascii="Times New Roman" w:hAnsi="Times New Roman" w:cs="Times New Roman"/>
          <w:sz w:val="24"/>
          <w:szCs w:val="24"/>
        </w:rPr>
        <w:t xml:space="preserve"> </w:t>
      </w:r>
      <w:r w:rsidR="0061395F">
        <w:rPr>
          <w:rFonts w:ascii="Times New Roman" w:hAnsi="Times New Roman" w:cs="Times New Roman"/>
          <w:sz w:val="24"/>
          <w:szCs w:val="24"/>
        </w:rPr>
        <w:t>63-word</w:t>
      </w:r>
      <w:r w:rsidR="00945D95">
        <w:rPr>
          <w:rFonts w:ascii="Times New Roman" w:hAnsi="Times New Roman" w:cs="Times New Roman"/>
          <w:sz w:val="24"/>
          <w:szCs w:val="24"/>
        </w:rPr>
        <w:t xml:space="preserve"> </w:t>
      </w:r>
      <w:r w:rsidR="00AE748D">
        <w:rPr>
          <w:rFonts w:ascii="Times New Roman" w:hAnsi="Times New Roman" w:cs="Times New Roman"/>
          <w:sz w:val="24"/>
          <w:szCs w:val="24"/>
        </w:rPr>
        <w:t xml:space="preserve">pairs </w:t>
      </w:r>
      <w:r w:rsidR="00013C6A">
        <w:rPr>
          <w:rFonts w:ascii="Times New Roman" w:hAnsi="Times New Roman" w:cs="Times New Roman"/>
          <w:sz w:val="24"/>
          <w:szCs w:val="24"/>
        </w:rPr>
        <w:t xml:space="preserve">that </w:t>
      </w:r>
      <w:r w:rsidR="00074A0A">
        <w:rPr>
          <w:rFonts w:ascii="Times New Roman" w:hAnsi="Times New Roman" w:cs="Times New Roman"/>
          <w:sz w:val="24"/>
          <w:szCs w:val="24"/>
        </w:rPr>
        <w:t xml:space="preserve">were </w:t>
      </w:r>
      <w:r w:rsidR="00013C6A">
        <w:rPr>
          <w:rFonts w:ascii="Times New Roman" w:hAnsi="Times New Roman" w:cs="Times New Roman"/>
          <w:sz w:val="24"/>
          <w:szCs w:val="24"/>
        </w:rPr>
        <w:t>selected</w:t>
      </w:r>
      <w:r w:rsidR="00117312">
        <w:rPr>
          <w:rFonts w:ascii="Times New Roman" w:hAnsi="Times New Roman" w:cs="Times New Roman"/>
          <w:sz w:val="24"/>
          <w:szCs w:val="24"/>
        </w:rPr>
        <w:t xml:space="preserve"> using </w:t>
      </w:r>
      <w:r>
        <w:rPr>
          <w:rFonts w:ascii="Times New Roman" w:hAnsi="Times New Roman" w:cs="Times New Roman"/>
          <w:sz w:val="24"/>
          <w:szCs w:val="24"/>
        </w:rPr>
        <w:t xml:space="preserve">the </w:t>
      </w:r>
      <w:r w:rsidRPr="00A1110B">
        <w:rPr>
          <w:rFonts w:ascii="Times New Roman" w:hAnsi="Times New Roman" w:cs="Times New Roman"/>
          <w:sz w:val="24"/>
          <w:szCs w:val="24"/>
        </w:rPr>
        <w:t>Buchanan et al.</w:t>
      </w:r>
      <w:r w:rsidR="00107D1D">
        <w:rPr>
          <w:rFonts w:ascii="Times New Roman" w:hAnsi="Times New Roman" w:cs="Times New Roman"/>
          <w:sz w:val="24"/>
          <w:szCs w:val="24"/>
        </w:rPr>
        <w:t xml:space="preserve">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0Mev5myx","properties":{"formattedCitation":"(2013)","plainCitation":"(2013)","noteIndex":0},"citationItems":[{"id":491,"uris":["http://zotero.org/groups/2860599/items/TNUCDIJL"],"uri":["http://zotero.org/groups/2860599/items/TNUCDIJL"],"itemData":{"id":491,"type":"article-journal","abstract":"As researchers explore the complexity of memory and language hierarchies, the need to expand normed stimulus databases is growing. Therefore, we present 1,808 words, paired with their features and concept–concept information, that were collected using previously established norming methods (McRae, Cree, Seidenberg, &amp; McNorgan Behavior Research Methods 37:547–559, 2005). This database supplements existing stimuli and complements the Semantic Priming Project (Hutchison, Balota, Cortese, Neely, Niemeyer, Bengson, &amp; Cohen-Shikora 2010). The data set includes many types of words (including nouns, verbs, adjectives, etc.), expanding on previous collections of nouns and verbs (Vinson &amp; Vigliocco Journal of Neurolinguistics 15:317–351, 2008). We describe the relation between our and other semantic norms, as well as giving a short review of word-pair norms. The stimuli are provided in conjunction with a searchable Web portal that allows researchers to create a set of experimental stimuli without prior programming knowledge. When researchers use this new database in tandem with previous norming efforts, precise stimuli sets can be created for future research endeavors.","container-title":"Behavior Research Methods","DOI":"10.3758/s13428-012-0284-z","ISSN":"1554-3528","issue":"3","journalAbbreviation":"Behav Res","language":"en","page":"746-757","source":"Springer Link","title":"English semantic word-pair norms and a searchable Web portal for experimental stimulus creation","volume":"45","author":[{"family":"Buchanan","given":"Erin M."},{"family":"Holmes","given":"Jessica L."},{"family":"Teasley","given":"Marilee L."},{"family":"Hutchison","given":"Keith A."}],"issued":{"date-parts":[["2013",9,1]]}},"suppress-author":true}],"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2013)</w:t>
      </w:r>
      <w:r w:rsidR="00107D1D">
        <w:rPr>
          <w:rFonts w:ascii="Times New Roman" w:hAnsi="Times New Roman" w:cs="Times New Roman"/>
          <w:sz w:val="24"/>
          <w:szCs w:val="24"/>
        </w:rPr>
        <w:fldChar w:fldCharType="end"/>
      </w:r>
      <w:r w:rsidRPr="00A1110B">
        <w:rPr>
          <w:rFonts w:ascii="Times New Roman" w:hAnsi="Times New Roman" w:cs="Times New Roman"/>
          <w:sz w:val="24"/>
          <w:szCs w:val="24"/>
        </w:rPr>
        <w:t xml:space="preserve"> semantic </w:t>
      </w:r>
      <w:r w:rsidR="00107D1D">
        <w:rPr>
          <w:rFonts w:ascii="Times New Roman" w:hAnsi="Times New Roman" w:cs="Times New Roman"/>
          <w:sz w:val="24"/>
          <w:szCs w:val="24"/>
        </w:rPr>
        <w:t xml:space="preserve">concept </w:t>
      </w:r>
      <w:r w:rsidR="001A4CE7" w:rsidRPr="00A1110B">
        <w:rPr>
          <w:rFonts w:ascii="Times New Roman" w:hAnsi="Times New Roman" w:cs="Times New Roman"/>
          <w:sz w:val="24"/>
          <w:szCs w:val="24"/>
        </w:rPr>
        <w:t xml:space="preserve">feature </w:t>
      </w:r>
      <w:r w:rsidRPr="00A1110B">
        <w:rPr>
          <w:rFonts w:ascii="Times New Roman" w:hAnsi="Times New Roman" w:cs="Times New Roman"/>
          <w:sz w:val="24"/>
          <w:szCs w:val="24"/>
        </w:rPr>
        <w:t>norms</w:t>
      </w:r>
      <w:r w:rsidR="00D02740" w:rsidRPr="00A1110B">
        <w:rPr>
          <w:rFonts w:ascii="Times New Roman" w:hAnsi="Times New Roman" w:cs="Times New Roman"/>
          <w:sz w:val="24"/>
          <w:szCs w:val="24"/>
        </w:rPr>
        <w:t xml:space="preserve">. </w:t>
      </w:r>
      <w:r w:rsidR="00F61E31" w:rsidRPr="00A1110B">
        <w:rPr>
          <w:rFonts w:ascii="Times New Roman" w:hAnsi="Times New Roman" w:cs="Times New Roman"/>
          <w:sz w:val="24"/>
          <w:szCs w:val="24"/>
        </w:rPr>
        <w:t>The stimuli p</w:t>
      </w:r>
      <w:r w:rsidR="00D02740" w:rsidRPr="00A1110B">
        <w:rPr>
          <w:rFonts w:ascii="Times New Roman" w:hAnsi="Times New Roman" w:cs="Times New Roman"/>
          <w:sz w:val="24"/>
          <w:szCs w:val="24"/>
        </w:rPr>
        <w:t>airs</w:t>
      </w:r>
      <w:r w:rsidR="00AC7F70" w:rsidRPr="00A1110B">
        <w:rPr>
          <w:rFonts w:ascii="Times New Roman" w:hAnsi="Times New Roman" w:cs="Times New Roman"/>
          <w:sz w:val="24"/>
          <w:szCs w:val="24"/>
        </w:rPr>
        <w:t xml:space="preserve"> used in this study</w:t>
      </w:r>
      <w:r w:rsidR="00D02740" w:rsidRPr="00A1110B">
        <w:rPr>
          <w:rFonts w:ascii="Times New Roman" w:hAnsi="Times New Roman" w:cs="Times New Roman"/>
          <w:sz w:val="24"/>
          <w:szCs w:val="24"/>
        </w:rPr>
        <w:t xml:space="preserve"> </w:t>
      </w:r>
      <w:r w:rsidRPr="00A1110B">
        <w:rPr>
          <w:rFonts w:ascii="Times New Roman" w:hAnsi="Times New Roman" w:cs="Times New Roman"/>
          <w:sz w:val="24"/>
          <w:szCs w:val="24"/>
        </w:rPr>
        <w:t xml:space="preserve">were </w:t>
      </w:r>
      <w:r w:rsidR="00F61E31" w:rsidRPr="00A1110B">
        <w:rPr>
          <w:rFonts w:ascii="Times New Roman" w:hAnsi="Times New Roman" w:cs="Times New Roman"/>
          <w:sz w:val="24"/>
          <w:szCs w:val="24"/>
        </w:rPr>
        <w:t>selected</w:t>
      </w:r>
      <w:r w:rsidRPr="00A1110B">
        <w:rPr>
          <w:rFonts w:ascii="Times New Roman" w:hAnsi="Times New Roman" w:cs="Times New Roman"/>
          <w:sz w:val="24"/>
          <w:szCs w:val="24"/>
        </w:rPr>
        <w:t xml:space="preserve"> based on</w:t>
      </w:r>
      <w:r w:rsidR="001A4CE7" w:rsidRPr="00A1110B">
        <w:rPr>
          <w:rFonts w:ascii="Times New Roman" w:hAnsi="Times New Roman" w:cs="Times New Roman"/>
          <w:sz w:val="24"/>
          <w:szCs w:val="24"/>
        </w:rPr>
        <w:t xml:space="preserve"> the</w:t>
      </w:r>
      <w:r w:rsidRPr="00A1110B">
        <w:rPr>
          <w:rFonts w:ascii="Times New Roman" w:hAnsi="Times New Roman" w:cs="Times New Roman"/>
          <w:sz w:val="24"/>
          <w:szCs w:val="24"/>
        </w:rPr>
        <w:t xml:space="preserve"> strength of their semantic relatedness as measured by cosine </w:t>
      </w:r>
      <w:r w:rsidR="00107D1D">
        <w:rPr>
          <w:rFonts w:ascii="Times New Roman" w:hAnsi="Times New Roman" w:cs="Times New Roman"/>
          <w:sz w:val="24"/>
          <w:szCs w:val="24"/>
        </w:rPr>
        <w:t xml:space="preserve">similarity </w:t>
      </w:r>
      <w:r w:rsidR="00107D1D">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hQ8EZV9P","properties":{"formattedCitation":"(See Buchanan et al., 2019a for a review)","plainCitation":"(See Buchanan et al., 2019a for a review)","noteIndex":0},"citationItems":[{"id":493,"uris":["http://zotero.org/groups/2860599/items/LTJN5PCB"],"uri":["http://zotero.org/groups/2860599/items/LTJN5PCB"],"itemData":{"id":493,"type":"article-journal","abstract":"A limiting factor in understanding memory and language is often the availability of large numbers of stimuli to use and explore in experimental studies. In this study, we expand on three previous databases of concepts to over 4000 words including nouns, verbs, adjectives, and other parts of speech. Participants in the study were asked to provide lists of features for each concept presented (a semantic feature production task), which were combined with previous research in this area. These feature lists for each concept were then coded into their root word form and affixes (i.e., cat and s for cats) to explore the impact of word form on semantic similarity measures, which are often calculated by comparing concept feature lists (feature overlap). All concept features, coding, and calculated similarity information is provided in a searchable database for easy access and utilization for future researchers when designing experiments that use word stimuli. The final database of word pairs was combined with the Semantic Priming Project to examine the relation of semantic similarity statistics on semantic priming in tandem with other psycholinguistic variables.","container-title":"Behavior Research Methods","DOI":"10.3758/s13428-019-01243-z","ISSN":"1554-3528","issue":"4","journalAbbreviation":"Behav Res","language":"en","page":"1849-1863","source":"Springer Link","title":"English semantic feature production norms: An extended database of 4436 concepts","title-short":"English semantic feature production norms","volume":"51","author":[{"family":"Buchanan","given":"Erin M."},{"family":"Valentine","given":"K. D."},{"family":"Maxwell","given":"Nicholas P."}],"issued":{"date-parts":[["2019",8,1]]}},"prefix":"See ","suffix":"for a review"}],"schema":"https://github.com/citation-style-language/schema/raw/master/csl-citation.json"} </w:instrText>
      </w:r>
      <w:r w:rsidR="00107D1D">
        <w:rPr>
          <w:rFonts w:ascii="Times New Roman" w:hAnsi="Times New Roman" w:cs="Times New Roman"/>
          <w:sz w:val="24"/>
          <w:szCs w:val="24"/>
        </w:rPr>
        <w:fldChar w:fldCharType="separate"/>
      </w:r>
      <w:r w:rsidR="00107D1D">
        <w:rPr>
          <w:rFonts w:ascii="Times New Roman" w:hAnsi="Times New Roman" w:cs="Times New Roman"/>
          <w:noProof/>
          <w:sz w:val="24"/>
          <w:szCs w:val="24"/>
        </w:rPr>
        <w:t>(See Buchanan et al., 2019a for a review)</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F61E31">
        <w:rPr>
          <w:rFonts w:ascii="Times New Roman" w:hAnsi="Times New Roman" w:cs="Times New Roman"/>
          <w:sz w:val="24"/>
          <w:szCs w:val="24"/>
        </w:rPr>
        <w:t>while also controlling for association strength and thematic similarity</w:t>
      </w:r>
      <w:r w:rsidR="00117312">
        <w:rPr>
          <w:rFonts w:ascii="Times New Roman" w:hAnsi="Times New Roman" w:cs="Times New Roman"/>
          <w:sz w:val="24"/>
          <w:szCs w:val="24"/>
        </w:rPr>
        <w:t>.</w:t>
      </w:r>
      <w:r w:rsidR="00BD1909">
        <w:rPr>
          <w:rFonts w:ascii="Times New Roman" w:hAnsi="Times New Roman" w:cs="Times New Roman"/>
          <w:sz w:val="24"/>
          <w:szCs w:val="24"/>
        </w:rPr>
        <w:t xml:space="preserve"> </w:t>
      </w:r>
      <w:r w:rsidR="000907D6">
        <w:rPr>
          <w:rFonts w:ascii="Times New Roman" w:hAnsi="Times New Roman" w:cs="Times New Roman"/>
          <w:sz w:val="24"/>
          <w:szCs w:val="24"/>
        </w:rPr>
        <w:t xml:space="preserve">Next, </w:t>
      </w:r>
      <w:r w:rsidR="0094356A">
        <w:rPr>
          <w:rFonts w:ascii="Times New Roman" w:hAnsi="Times New Roman" w:cs="Times New Roman"/>
          <w:sz w:val="24"/>
          <w:szCs w:val="24"/>
        </w:rPr>
        <w:t xml:space="preserve">the </w:t>
      </w:r>
      <w:r w:rsidR="007E2496" w:rsidRPr="007E2496">
        <w:rPr>
          <w:rFonts w:ascii="Times New Roman" w:hAnsi="Times New Roman" w:cs="Times New Roman"/>
          <w:sz w:val="24"/>
          <w:szCs w:val="24"/>
        </w:rPr>
        <w:t xml:space="preserve">Maxwell and Huff </w:t>
      </w:r>
      <w:r w:rsidR="00107D1D">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SoVM5syb","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107D1D">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94356A">
        <w:rPr>
          <w:rFonts w:ascii="Times New Roman" w:hAnsi="Times New Roman" w:cs="Times New Roman"/>
          <w:sz w:val="24"/>
          <w:szCs w:val="24"/>
        </w:rPr>
        <w:t xml:space="preserve">dataset </w:t>
      </w:r>
      <w:r w:rsidR="00A72063">
        <w:rPr>
          <w:rFonts w:ascii="Times New Roman" w:hAnsi="Times New Roman" w:cs="Times New Roman"/>
          <w:sz w:val="24"/>
          <w:szCs w:val="24"/>
        </w:rPr>
        <w:t>used</w:t>
      </w:r>
      <w:r w:rsidR="0080354C">
        <w:rPr>
          <w:rFonts w:ascii="Times New Roman" w:hAnsi="Times New Roman" w:cs="Times New Roman"/>
          <w:sz w:val="24"/>
          <w:szCs w:val="24"/>
        </w:rPr>
        <w:t xml:space="preserve"> 180</w:t>
      </w:r>
      <w:r w:rsidR="007E2496" w:rsidRPr="007E2496">
        <w:rPr>
          <w:rFonts w:ascii="Times New Roman" w:hAnsi="Times New Roman" w:cs="Times New Roman"/>
          <w:sz w:val="24"/>
          <w:szCs w:val="24"/>
        </w:rPr>
        <w:t xml:space="preserve"> study pairs</w:t>
      </w:r>
      <w:r>
        <w:rPr>
          <w:rFonts w:ascii="Times New Roman" w:hAnsi="Times New Roman" w:cs="Times New Roman"/>
          <w:sz w:val="24"/>
          <w:szCs w:val="24"/>
        </w:rPr>
        <w:t xml:space="preserve"> selected from the </w:t>
      </w:r>
      <w:r w:rsidR="00B203DB" w:rsidRPr="00B203DB">
        <w:rPr>
          <w:rFonts w:ascii="Times New Roman" w:hAnsi="Times New Roman" w:cs="Times New Roman"/>
          <w:sz w:val="24"/>
          <w:szCs w:val="24"/>
        </w:rPr>
        <w:t xml:space="preserve">University of South Florida Free Association </w:t>
      </w:r>
      <w:r w:rsidR="00B203DB" w:rsidRPr="00D761E8">
        <w:rPr>
          <w:rFonts w:ascii="Times New Roman" w:hAnsi="Times New Roman" w:cs="Times New Roman"/>
          <w:sz w:val="24"/>
          <w:szCs w:val="24"/>
        </w:rPr>
        <w:t xml:space="preserve">norms </w:t>
      </w:r>
      <w:r w:rsidR="00107D1D">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X4k2TUOn","properties":{"formattedCitation":"(Nelson et al., 2004)","plainCitation":"(Nelson et al., 2004)","noteIndex":0},"citationItems":[{"id":522,"uris":["http://zotero.org/groups/2860599/items/MS33ZQQ6"],"uri":["http://zotero.org/groups/2860599/items/MS33ZQQ6"],"itemData":{"id":522,"type":"article-journal","abstract":"Preexisting word knowledge is accessed in many cognitive tasks, and this article offers a means for indexing this knowledge so that it can be manipulated or controlled. We offer free association data for 72,000 word pairs, along with over a million entries of related data, such as forward and backward strength, number of competing associates, and printed frequency. A separate file contains the 5,019 normed words, their statistics, and thousands of independently normed rhyme, stem, and fragment cues. Other files providen × n associative networks for more than 4,000 words and a list of idiosyncratic responses for each normed word. The database will be useful for investigators interested in cuing, priming, recognition, network theory, linguistics, and implicit testing applications. They also will be useful for evaluating the predictive value of free association probabilities as compared with other measures, such as similarity ratings and co-occurrence norms. Of several procedures for measuring preexisting strength between two words, the best remains to be determined. The norms may be downloaded fromwww.psychonomic.org/archive/.","container-title":"Behavior Research Methods, Instruments, &amp; Computers","DOI":"10.3758/BF03195588","ISSN":"1532-5970","issue":"3","journalAbbreviation":"Behavior Research Methods, Instruments, &amp; Computers","language":"en","page":"402-407","source":"Springer Link","title":"The University of South Florida free association, rhyme, and word fragment norms","volume":"36","author":[{"family":"Nelson","given":"Douglas L."},{"family":"McEvoy","given":"Cathy L."},{"family":"Schreiber","given":"Thomas A."}],"issued":{"date-parts":[["2004",8,1]]}}}],"schema":"https://github.com/citation-style-language/schema/raw/master/csl-citation.json"} </w:instrText>
      </w:r>
      <w:r w:rsidR="00107D1D">
        <w:rPr>
          <w:rFonts w:ascii="Times New Roman" w:hAnsi="Times New Roman" w:cs="Times New Roman"/>
          <w:sz w:val="24"/>
          <w:szCs w:val="24"/>
        </w:rPr>
        <w:fldChar w:fldCharType="separate"/>
      </w:r>
      <w:r w:rsidR="00B43D46">
        <w:rPr>
          <w:rFonts w:ascii="Times New Roman" w:hAnsi="Times New Roman" w:cs="Times New Roman"/>
          <w:noProof/>
          <w:sz w:val="24"/>
          <w:szCs w:val="24"/>
        </w:rPr>
        <w:t>(Nelson et al., 2004)</w:t>
      </w:r>
      <w:r w:rsidR="00107D1D">
        <w:rPr>
          <w:rFonts w:ascii="Times New Roman" w:hAnsi="Times New Roman" w:cs="Times New Roman"/>
          <w:sz w:val="24"/>
          <w:szCs w:val="24"/>
        </w:rPr>
        <w:fldChar w:fldCharType="end"/>
      </w:r>
      <w:r w:rsidR="00107D1D">
        <w:rPr>
          <w:rFonts w:ascii="Times New Roman" w:hAnsi="Times New Roman" w:cs="Times New Roman"/>
          <w:sz w:val="24"/>
          <w:szCs w:val="24"/>
        </w:rPr>
        <w:t xml:space="preserve">. </w:t>
      </w:r>
      <w:r w:rsidR="006D5FE5">
        <w:rPr>
          <w:rFonts w:ascii="Times New Roman" w:hAnsi="Times New Roman" w:cs="Times New Roman"/>
          <w:sz w:val="24"/>
          <w:szCs w:val="24"/>
        </w:rPr>
        <w:t xml:space="preserve">Stimuli pairs used in </w:t>
      </w:r>
      <w:r w:rsidR="00887149">
        <w:rPr>
          <w:rFonts w:ascii="Times New Roman" w:hAnsi="Times New Roman" w:cs="Times New Roman"/>
          <w:sz w:val="24"/>
          <w:szCs w:val="24"/>
        </w:rPr>
        <w:t>this study</w:t>
      </w:r>
      <w:r w:rsidR="001A4CE7">
        <w:rPr>
          <w:rFonts w:ascii="Times New Roman" w:hAnsi="Times New Roman" w:cs="Times New Roman"/>
          <w:sz w:val="24"/>
          <w:szCs w:val="24"/>
        </w:rPr>
        <w:t xml:space="preserve"> were </w:t>
      </w:r>
      <w:r w:rsidR="00152FBB">
        <w:rPr>
          <w:rFonts w:ascii="Times New Roman" w:hAnsi="Times New Roman" w:cs="Times New Roman"/>
          <w:sz w:val="24"/>
          <w:szCs w:val="24"/>
        </w:rPr>
        <w:t xml:space="preserve">originally </w:t>
      </w:r>
      <w:r w:rsidR="001A4CE7">
        <w:rPr>
          <w:rFonts w:ascii="Times New Roman" w:hAnsi="Times New Roman" w:cs="Times New Roman"/>
          <w:sz w:val="24"/>
          <w:szCs w:val="24"/>
        </w:rPr>
        <w:t xml:space="preserve">selected </w:t>
      </w:r>
      <w:r w:rsidR="0080354C">
        <w:rPr>
          <w:rFonts w:ascii="Times New Roman" w:hAnsi="Times New Roman" w:cs="Times New Roman"/>
          <w:sz w:val="24"/>
          <w:szCs w:val="24"/>
        </w:rPr>
        <w:t>based on</w:t>
      </w:r>
      <w:r w:rsidR="001A4CE7">
        <w:rPr>
          <w:rFonts w:ascii="Times New Roman" w:hAnsi="Times New Roman" w:cs="Times New Roman"/>
          <w:sz w:val="24"/>
          <w:szCs w:val="24"/>
        </w:rPr>
        <w:t xml:space="preserve"> their levels of forward associative strength (FAS) and backward associative strength (BAS).</w:t>
      </w:r>
      <w:r w:rsidR="00013C6A">
        <w:rPr>
          <w:rFonts w:ascii="Times New Roman" w:hAnsi="Times New Roman" w:cs="Times New Roman"/>
          <w:sz w:val="24"/>
          <w:szCs w:val="24"/>
        </w:rPr>
        <w:t xml:space="preserve"> </w:t>
      </w:r>
      <w:r w:rsidR="006D5FE5">
        <w:rPr>
          <w:rFonts w:ascii="Times New Roman" w:hAnsi="Times New Roman" w:cs="Times New Roman"/>
          <w:sz w:val="24"/>
          <w:szCs w:val="24"/>
        </w:rPr>
        <w:t xml:space="preserve">Each </w:t>
      </w:r>
      <w:r w:rsidR="00DF7457">
        <w:rPr>
          <w:rFonts w:ascii="Times New Roman" w:hAnsi="Times New Roman" w:cs="Times New Roman"/>
          <w:sz w:val="24"/>
          <w:szCs w:val="24"/>
        </w:rPr>
        <w:t xml:space="preserve">of these </w:t>
      </w:r>
      <w:r w:rsidR="006D5FE5">
        <w:rPr>
          <w:rFonts w:ascii="Times New Roman" w:hAnsi="Times New Roman" w:cs="Times New Roman"/>
          <w:sz w:val="24"/>
          <w:szCs w:val="24"/>
        </w:rPr>
        <w:t>stud</w:t>
      </w:r>
      <w:r w:rsidR="00DF7457">
        <w:rPr>
          <w:rFonts w:ascii="Times New Roman" w:hAnsi="Times New Roman" w:cs="Times New Roman"/>
          <w:sz w:val="24"/>
          <w:szCs w:val="24"/>
        </w:rPr>
        <w:t xml:space="preserve">ies </w:t>
      </w:r>
      <w:r w:rsidR="00F0634C">
        <w:rPr>
          <w:rFonts w:ascii="Times New Roman" w:hAnsi="Times New Roman" w:cs="Times New Roman"/>
          <w:sz w:val="24"/>
          <w:szCs w:val="24"/>
        </w:rPr>
        <w:t xml:space="preserve">assessed participant recall using the same method. After conclusion of the study tasks, participants completed a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00F0634C">
        <w:rPr>
          <w:rFonts w:ascii="Times New Roman" w:hAnsi="Times New Roman" w:cs="Times New Roman"/>
          <w:sz w:val="24"/>
          <w:szCs w:val="24"/>
        </w:rPr>
        <w:t xml:space="preserve"> test in which</w:t>
      </w:r>
      <w:r w:rsidR="00DF7457">
        <w:rPr>
          <w:rFonts w:ascii="Times New Roman" w:hAnsi="Times New Roman" w:cs="Times New Roman"/>
          <w:sz w:val="24"/>
          <w:szCs w:val="24"/>
        </w:rPr>
        <w:t xml:space="preserve"> the first item of each study pair </w:t>
      </w:r>
      <w:r w:rsidR="00F0634C">
        <w:rPr>
          <w:rFonts w:ascii="Times New Roman" w:hAnsi="Times New Roman" w:cs="Times New Roman"/>
          <w:sz w:val="24"/>
          <w:szCs w:val="24"/>
        </w:rPr>
        <w:t xml:space="preserve">was presented </w:t>
      </w:r>
      <w:r w:rsidR="00DF7457">
        <w:rPr>
          <w:rFonts w:ascii="Times New Roman" w:hAnsi="Times New Roman" w:cs="Times New Roman"/>
          <w:sz w:val="24"/>
          <w:szCs w:val="24"/>
        </w:rPr>
        <w:t xml:space="preserve">with the second item removed (e.g., </w:t>
      </w:r>
      <w:r w:rsidR="00735ADC">
        <w:rPr>
          <w:rFonts w:ascii="Times New Roman" w:hAnsi="Times New Roman" w:cs="Times New Roman"/>
          <w:i/>
          <w:iCs/>
          <w:sz w:val="24"/>
          <w:szCs w:val="24"/>
        </w:rPr>
        <w:t xml:space="preserve">mouse </w:t>
      </w:r>
      <w:r w:rsidR="00DF7457">
        <w:rPr>
          <w:rFonts w:ascii="Times New Roman" w:hAnsi="Times New Roman" w:cs="Times New Roman"/>
          <w:i/>
          <w:iCs/>
          <w:sz w:val="24"/>
          <w:szCs w:val="24"/>
        </w:rPr>
        <w:t>- ?</w:t>
      </w:r>
      <w:r w:rsidR="00DF7457">
        <w:rPr>
          <w:rFonts w:ascii="Times New Roman" w:hAnsi="Times New Roman" w:cs="Times New Roman"/>
          <w:sz w:val="24"/>
          <w:szCs w:val="24"/>
        </w:rPr>
        <w:t xml:space="preserve">). </w:t>
      </w:r>
      <w:r w:rsidR="00F0634C">
        <w:rPr>
          <w:rFonts w:ascii="Times New Roman" w:hAnsi="Times New Roman" w:cs="Times New Roman"/>
          <w:sz w:val="24"/>
          <w:szCs w:val="24"/>
        </w:rPr>
        <w:t>Participants in each study</w:t>
      </w:r>
      <w:r w:rsidR="00DF7457">
        <w:rPr>
          <w:rFonts w:ascii="Times New Roman" w:hAnsi="Times New Roman" w:cs="Times New Roman"/>
          <w:sz w:val="24"/>
          <w:szCs w:val="24"/>
        </w:rPr>
        <w:t xml:space="preserve"> were informed that they would not be penalized for guessing or incorrect spellings of answer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3"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w:t>
      </w:r>
      <w:r>
        <w:rPr>
          <w:rFonts w:ascii="Times New Roman" w:hAnsi="Times New Roman" w:cs="Times New Roman"/>
          <w:sz w:val="24"/>
          <w:szCs w:val="24"/>
        </w:rPr>
        <w:lastRenderedPageBreak/>
        <w:t xml:space="preserve">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3"/>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w:t>
      </w:r>
      <w:r w:rsidRPr="00B131AF">
        <w:rPr>
          <w:rFonts w:ascii="Times New Roman" w:hAnsi="Times New Roman" w:cs="Times New Roman"/>
          <w:sz w:val="24"/>
          <w:szCs w:val="24"/>
        </w:rPr>
        <w:lastRenderedPageBreak/>
        <w:t xml:space="preserve">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4" w:name="_Hlk44168619"/>
      <w:r>
        <w:rPr>
          <w:rFonts w:ascii="Times New Roman" w:hAnsi="Times New Roman" w:cs="Times New Roman"/>
          <w:b/>
          <w:bCs/>
          <w:sz w:val="24"/>
          <w:szCs w:val="24"/>
        </w:rPr>
        <w:t>Analyses and Results</w:t>
      </w:r>
    </w:p>
    <w:bookmarkEnd w:id="4"/>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5"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5"/>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w:t>
      </w:r>
      <w:r>
        <w:rPr>
          <w:rFonts w:ascii="Times New Roman" w:hAnsi="Times New Roman" w:cs="Times New Roman"/>
          <w:sz w:val="24"/>
          <w:szCs w:val="24"/>
        </w:rPr>
        <w:lastRenderedPageBreak/>
        <w:t xml:space="preserve">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6"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6"/>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7"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7"/>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As 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6E017A10"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w:t>
      </w:r>
      <w:r>
        <w:rPr>
          <w:rFonts w:ascii="Times New Roman" w:hAnsi="Times New Roman" w:cs="Times New Roman"/>
          <w:sz w:val="24"/>
          <w:szCs w:val="24"/>
        </w:rPr>
        <w:lastRenderedPageBreak/>
        <w:t xml:space="preserve">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ed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8"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8"/>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3C641BF5"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r>
        <w:rPr>
          <w:rFonts w:ascii="Times New Roman" w:hAnsi="Times New Roman" w:cs="Times New Roman"/>
          <w:sz w:val="24"/>
          <w:szCs w:val="24"/>
        </w:rPr>
        <w:lastRenderedPageBreak/>
        <w:t>Participants were presented</w:t>
      </w:r>
      <w:r w:rsidR="00763B7D">
        <w:rPr>
          <w:rFonts w:ascii="Times New Roman" w:hAnsi="Times New Roman" w:cs="Times New Roman"/>
          <w:sz w:val="24"/>
          <w:szCs w:val="24"/>
        </w:rPr>
        <w:t xml:space="preserve"> with three types of study lists: Categorical lists in which items were strongly related to one another (e.g., birds, fruits, etc.), ad</w:t>
      </w:r>
      <w:r w:rsidR="00E73042">
        <w:rPr>
          <w:rFonts w:ascii="Times New Roman" w:hAnsi="Times New Roman" w:cs="Times New Roman"/>
          <w:sz w:val="24"/>
          <w:szCs w:val="24"/>
        </w:rPr>
        <w:t>-</w:t>
      </w:r>
      <w:r w:rsidR="00763B7D">
        <w:rPr>
          <w:rFonts w:ascii="Times New Roman" w:hAnsi="Times New Roman" w:cs="Times New Roman"/>
          <w:sz w:val="24"/>
          <w:szCs w:val="24"/>
        </w:rPr>
        <w:t xml:space="preserve">hoc lists in which items were weakly </w:t>
      </w:r>
      <w:r w:rsidR="001077A8">
        <w:rPr>
          <w:rFonts w:ascii="Times New Roman" w:hAnsi="Times New Roman" w:cs="Times New Roman"/>
          <w:sz w:val="24"/>
          <w:szCs w:val="24"/>
        </w:rPr>
        <w:t>(</w:t>
      </w:r>
      <w:r w:rsidR="00763B7D">
        <w:rPr>
          <w:rFonts w:ascii="Times New Roman" w:hAnsi="Times New Roman" w:cs="Times New Roman"/>
          <w:sz w:val="24"/>
          <w:szCs w:val="24"/>
        </w:rPr>
        <w:t xml:space="preserve">e.g., things made of wood, things that are liquids, etc.), and unrelated lists in which items shared no semantic relatedness. Each list </w:t>
      </w:r>
      <w:r>
        <w:rPr>
          <w:rFonts w:ascii="Times New Roman" w:hAnsi="Times New Roman" w:cs="Times New Roman"/>
          <w:sz w:val="24"/>
          <w:szCs w:val="24"/>
        </w:rPr>
        <w:t xml:space="preserve">contained 20 items and all participants studied six lists. List type was manipulated </w:t>
      </w:r>
      <w:r w:rsidR="007C140B">
        <w:rPr>
          <w:rFonts w:ascii="Times New Roman" w:hAnsi="Times New Roman" w:cs="Times New Roman"/>
          <w:sz w:val="24"/>
          <w:szCs w:val="24"/>
        </w:rPr>
        <w:t>within-</w:t>
      </w:r>
      <w:r>
        <w:rPr>
          <w:rFonts w:ascii="Times New Roman" w:hAnsi="Times New Roman" w:cs="Times New Roman"/>
          <w:sz w:val="24"/>
          <w:szCs w:val="24"/>
        </w:rPr>
        <w:t xml:space="preserve">subjects such that participant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of each list type. Thus, each participant always studie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categorical lists,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ad</w:t>
      </w:r>
      <w:r w:rsidR="00E73042">
        <w:rPr>
          <w:rFonts w:ascii="Times New Roman" w:hAnsi="Times New Roman" w:cs="Times New Roman"/>
          <w:sz w:val="24"/>
          <w:szCs w:val="24"/>
        </w:rPr>
        <w:t>-</w:t>
      </w:r>
      <w:r w:rsidR="00977E94">
        <w:rPr>
          <w:rFonts w:ascii="Times New Roman" w:hAnsi="Times New Roman" w:cs="Times New Roman"/>
          <w:sz w:val="24"/>
          <w:szCs w:val="24"/>
        </w:rPr>
        <w:t xml:space="preserve">hoc lists, and </w:t>
      </w:r>
      <w:r w:rsidR="001077A8">
        <w:rPr>
          <w:rFonts w:ascii="Times New Roman" w:hAnsi="Times New Roman" w:cs="Times New Roman"/>
          <w:sz w:val="24"/>
          <w:szCs w:val="24"/>
        </w:rPr>
        <w:t>two</w:t>
      </w:r>
      <w:r w:rsidR="00977E94">
        <w:rPr>
          <w:rFonts w:ascii="Times New Roman" w:hAnsi="Times New Roman" w:cs="Times New Roman"/>
          <w:sz w:val="24"/>
          <w:szCs w:val="24"/>
        </w:rPr>
        <w:t xml:space="preserve"> unrelated lists. 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D7E8581" w:rsidR="00AB0AD2" w:rsidRDefault="001D7A22" w:rsidP="009162A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AB0AD2">
        <w:rPr>
          <w:rFonts w:ascii="Times New Roman" w:hAnsi="Times New Roman" w:cs="Times New Roman"/>
          <w:sz w:val="24"/>
          <w:szCs w:val="24"/>
        </w:rPr>
        <w:t xml:space="preserve"> assess the reliability of th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AB0AD2">
        <w:rPr>
          <w:rFonts w:ascii="Times New Roman" w:hAnsi="Times New Roman" w:cs="Times New Roman"/>
          <w:sz w:val="24"/>
          <w:szCs w:val="24"/>
        </w:rPr>
        <w:t xml:space="preserve"> scoring functions, we used </w:t>
      </w:r>
      <w:r w:rsidR="00AB0AD2" w:rsidRPr="00AB0AD2">
        <w:rPr>
          <w:rFonts w:ascii="Times New Roman" w:hAnsi="Times New Roman" w:cs="Times New Roman"/>
          <w:i/>
          <w:iCs/>
          <w:sz w:val="24"/>
          <w:szCs w:val="24"/>
        </w:rPr>
        <w:t>lrd</w:t>
      </w:r>
      <w:r w:rsidR="00AB0AD2">
        <w:rPr>
          <w:rFonts w:ascii="Times New Roman" w:hAnsi="Times New Roman" w:cs="Times New Roman"/>
          <w:sz w:val="24"/>
          <w:szCs w:val="24"/>
        </w:rPr>
        <w:t xml:space="preserve"> to first convert the data </w:t>
      </w:r>
      <w:r>
        <w:rPr>
          <w:rFonts w:ascii="Times New Roman" w:hAnsi="Times New Roman" w:cs="Times New Roman"/>
          <w:sz w:val="24"/>
          <w:szCs w:val="24"/>
        </w:rPr>
        <w:t xml:space="preserve">from wide to </w:t>
      </w:r>
      <w:r w:rsidR="007C140B">
        <w:rPr>
          <w:rFonts w:ascii="Times New Roman" w:hAnsi="Times New Roman" w:cs="Times New Roman"/>
          <w:sz w:val="24"/>
          <w:szCs w:val="24"/>
        </w:rPr>
        <w:t>long-</w:t>
      </w:r>
      <w:r>
        <w:rPr>
          <w:rFonts w:ascii="Times New Roman" w:hAnsi="Times New Roman" w:cs="Times New Roman"/>
          <w:sz w:val="24"/>
          <w:szCs w:val="24"/>
        </w:rPr>
        <w:t>format</w:t>
      </w:r>
      <w:r w:rsidR="00AB0AD2">
        <w:rPr>
          <w:rFonts w:ascii="Times New Roman" w:hAnsi="Times New Roman" w:cs="Times New Roman"/>
          <w:sz w:val="24"/>
          <w:szCs w:val="24"/>
        </w:rPr>
        <w:t xml:space="preserve"> and </w:t>
      </w:r>
      <w:r>
        <w:rPr>
          <w:rFonts w:ascii="Times New Roman" w:hAnsi="Times New Roman" w:cs="Times New Roman"/>
          <w:sz w:val="24"/>
          <w:szCs w:val="24"/>
        </w:rPr>
        <w:t>then to</w:t>
      </w:r>
      <w:r w:rsidR="00AB0AD2">
        <w:rPr>
          <w:rFonts w:ascii="Times New Roman" w:hAnsi="Times New Roman" w:cs="Times New Roman"/>
          <w:sz w:val="24"/>
          <w:szCs w:val="24"/>
        </w:rPr>
        <w:t xml:space="preserve"> score participant responses. </w:t>
      </w:r>
      <w:r w:rsidR="00AB0AD2" w:rsidRPr="00AB0AD2">
        <w:rPr>
          <w:rFonts w:ascii="Times New Roman" w:hAnsi="Times New Roman" w:cs="Times New Roman"/>
          <w:sz w:val="24"/>
          <w:szCs w:val="24"/>
        </w:rPr>
        <w:t>First,</w:t>
      </w:r>
      <w:r w:rsidR="00AB0AD2" w:rsidRPr="00AB0AD2">
        <w:rPr>
          <w:rFonts w:ascii="Courier New" w:hAnsi="Courier New" w:cs="Courier New"/>
          <w:sz w:val="20"/>
          <w:szCs w:val="20"/>
        </w:rPr>
        <w:t xml:space="preserve"> arrange</w:t>
      </w:r>
      <w:r w:rsidR="00C13DE3">
        <w:rPr>
          <w:rFonts w:ascii="Courier New" w:hAnsi="Courier New" w:cs="Courier New"/>
          <w:sz w:val="20"/>
          <w:szCs w:val="20"/>
        </w:rPr>
        <w:t>_</w:t>
      </w:r>
      <w:r w:rsidR="00AB0AD2" w:rsidRPr="00AB0AD2">
        <w:rPr>
          <w:rFonts w:ascii="Courier New" w:hAnsi="Courier New" w:cs="Courier New"/>
          <w:sz w:val="20"/>
          <w:szCs w:val="20"/>
        </w:rPr>
        <w:t>data()</w:t>
      </w:r>
      <w:r w:rsidR="00AB0AD2">
        <w:rPr>
          <w:rFonts w:ascii="Times New Roman" w:hAnsi="Times New Roman" w:cs="Times New Roman"/>
          <w:sz w:val="24"/>
          <w:szCs w:val="24"/>
        </w:rPr>
        <w:t xml:space="preserve"> was used to convert the data into long format.</w:t>
      </w:r>
      <w:r w:rsidR="009162A7">
        <w:rPr>
          <w:rFonts w:ascii="Times New Roman" w:hAnsi="Times New Roman" w:cs="Times New Roman"/>
          <w:sz w:val="24"/>
          <w:szCs w:val="24"/>
        </w:rPr>
        <w:t xml:space="preserve"> The </w:t>
      </w:r>
      <w:r w:rsidR="00647B26">
        <w:rPr>
          <w:rFonts w:ascii="Times New Roman" w:hAnsi="Times New Roman" w:cs="Times New Roman"/>
          <w:sz w:val="24"/>
          <w:szCs w:val="24"/>
        </w:rPr>
        <w:t xml:space="preserve">resulting </w:t>
      </w:r>
      <w:r w:rsidR="009162A7">
        <w:rPr>
          <w:rFonts w:ascii="Times New Roman" w:hAnsi="Times New Roman" w:cs="Times New Roman"/>
          <w:sz w:val="24"/>
          <w:szCs w:val="24"/>
        </w:rPr>
        <w:t xml:space="preserve">output data contained </w:t>
      </w:r>
      <w:r w:rsidR="00AB0AD2">
        <w:rPr>
          <w:rFonts w:ascii="Times New Roman" w:hAnsi="Times New Roman" w:cs="Times New Roman"/>
          <w:sz w:val="24"/>
          <w:szCs w:val="24"/>
        </w:rPr>
        <w:t>participant responses</w:t>
      </w:r>
      <w:r w:rsidR="009162A7">
        <w:rPr>
          <w:rFonts w:ascii="Times New Roman" w:hAnsi="Times New Roman" w:cs="Times New Roman"/>
          <w:sz w:val="24"/>
          <w:szCs w:val="24"/>
        </w:rPr>
        <w:t xml:space="preserve"> </w:t>
      </w:r>
      <w:r w:rsidR="00AB0AD2">
        <w:rPr>
          <w:rFonts w:ascii="Times New Roman" w:hAnsi="Times New Roman" w:cs="Times New Roman"/>
          <w:sz w:val="24"/>
          <w:szCs w:val="24"/>
        </w:rPr>
        <w:t>and unique identifiers for each participant</w:t>
      </w:r>
      <w:r w:rsidR="009162A7">
        <w:rPr>
          <w:rFonts w:ascii="Times New Roman" w:hAnsi="Times New Roman" w:cs="Times New Roman"/>
          <w:sz w:val="24"/>
          <w:szCs w:val="24"/>
        </w:rPr>
        <w:t xml:space="preserve">. Next, a scoring key was created for each of the 6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p>
    <w:p w14:paraId="6095E207" w14:textId="77777777"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lastRenderedPageBreak/>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9" w:name="_Hlk60056379"/>
      <w:r>
        <w:rPr>
          <w:rFonts w:ascii="Times New Roman" w:hAnsi="Times New Roman" w:cs="Times New Roman"/>
          <w:b/>
          <w:bCs/>
          <w:sz w:val="24"/>
          <w:szCs w:val="24"/>
        </w:rPr>
        <w:t>Analyses and Results</w:t>
      </w:r>
    </w:p>
    <w:bookmarkEnd w:id="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w:t>
      </w:r>
      <w:r>
        <w:rPr>
          <w:rFonts w:ascii="Times New Roman" w:hAnsi="Times New Roman" w:cs="Times New Roman"/>
          <w:sz w:val="24"/>
          <w:szCs w:val="24"/>
        </w:rPr>
        <w:lastRenderedPageBreak/>
        <w:t xml:space="preserve">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29B5F227"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scored data would replicate the original 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 xml:space="preserve">each </w:t>
      </w:r>
      <w:r>
        <w:rPr>
          <w:rFonts w:ascii="Times New Roman" w:hAnsi="Times New Roman" w:cs="Times New Roman"/>
          <w:sz w:val="24"/>
          <w:szCs w:val="24"/>
        </w:rPr>
        <w:lastRenderedPageBreak/>
        <w:t>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the result of this set of 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Inter-Rater Reliability</w:t>
      </w:r>
    </w:p>
    <w:p w14:paraId="1FB8B37B" w14:textId="2E6702EE"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w:t>
      </w:r>
      <w:r w:rsidR="00D91F14">
        <w:rPr>
          <w:rFonts w:ascii="Times New Roman" w:hAnsi="Times New Roman" w:cs="Times New Roman"/>
          <w:sz w:val="24"/>
          <w:szCs w:val="24"/>
        </w:rPr>
        <w:lastRenderedPageBreak/>
        <w:t>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554E5D2E" w14:textId="2002BB17" w:rsidR="00CC502D" w:rsidRPr="00835FA0" w:rsidRDefault="00504621" w:rsidP="00CC502D">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12A936A5" w:rsidR="00F01AD5" w:rsidRPr="00CC502D" w:rsidRDefault="00F01AD5" w:rsidP="00CC502D">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w:t>
      </w:r>
      <w:r w:rsidRPr="00CC502D">
        <w:rPr>
          <w:rFonts w:ascii="Times New Roman" w:hAnsi="Times New Roman" w:cs="Times New Roman"/>
          <w:sz w:val="24"/>
        </w:rPr>
        <w:t xml:space="preserve">&amp; Bokov, A. (2021). </w:t>
      </w:r>
      <w:r w:rsidRPr="00CC502D">
        <w:rPr>
          <w:rFonts w:ascii="Times New Roman" w:hAnsi="Times New Roman" w:cs="Times New Roman"/>
          <w:i/>
          <w:iCs/>
          <w:sz w:val="24"/>
        </w:rPr>
        <w:t>rio: A Swiss-Army Knife for Data I/O</w:t>
      </w:r>
      <w:r w:rsidRPr="00CC502D">
        <w:rPr>
          <w:rFonts w:ascii="Times New Roman" w:hAnsi="Times New Roman" w:cs="Times New Roman"/>
          <w:sz w:val="24"/>
        </w:rPr>
        <w:t xml:space="preserve"> (0.5.26) [Computer software]. https://CRAN.R-project.org/package=rio</w:t>
      </w:r>
    </w:p>
    <w:p w14:paraId="00A210F7" w14:textId="0F04C3B0" w:rsidR="00CC502D" w:rsidRPr="00CC502D" w:rsidRDefault="00CC502D" w:rsidP="00CC502D">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145, 392</w:t>
      </w:r>
    </w:p>
    <w:p w14:paraId="414476C3" w14:textId="77777777" w:rsidR="00F01AD5" w:rsidRPr="00F01AD5" w:rsidRDefault="00F01AD5" w:rsidP="00CC502D">
      <w:pPr>
        <w:pStyle w:val="Bibliography"/>
        <w:rPr>
          <w:rFonts w:ascii="Times New Roman" w:hAnsi="Times New Roman" w:cs="Times New Roman"/>
          <w:sz w:val="24"/>
        </w:rPr>
      </w:pPr>
      <w:r w:rsidRPr="00CC502D">
        <w:rPr>
          <w:rFonts w:ascii="Times New Roman" w:hAnsi="Times New Roman" w:cs="Times New Roman"/>
          <w:sz w:val="24"/>
        </w:rPr>
        <w:t>Brysbaert, M., Mandera, P., McCormick, S. F</w:t>
      </w:r>
      <w:r w:rsidRPr="00F01AD5">
        <w:rPr>
          <w:rFonts w:ascii="Times New Roman" w:hAnsi="Times New Roman" w:cs="Times New Roman"/>
          <w:sz w:val="24"/>
        </w:rPr>
        <w:t xml:space="preserve">.,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10"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11"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12" w:name="_Hlk42075142"/>
      <w:bookmarkStart w:id="13" w:name="_Hlk42075069"/>
      <w:bookmarkEnd w:id="11"/>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12"/>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10"/>
    <w:bookmarkEnd w:id="13"/>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14"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15"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15"/>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14"/>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16"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16"/>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17"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17"/>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Maxwell" w:date="2021-04-21T15:49:00Z" w:initials="NM">
    <w:p w14:paraId="23E60E87" w14:textId="76CA4506" w:rsidR="00A21B1F" w:rsidRDefault="00A21B1F">
      <w:pPr>
        <w:pStyle w:val="CommentText"/>
      </w:pPr>
      <w:r>
        <w:rPr>
          <w:rStyle w:val="CommentReference"/>
        </w:rPr>
        <w:annotationRef/>
      </w:r>
      <w:r>
        <w:t>Doesn’t count any of the code snippets</w:t>
      </w:r>
      <w:r w:rsidR="000B2DC0">
        <w:t xml:space="preserve"> this ti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E60E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2AC7FD" w16cex:dateUtc="2021-04-21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E60E87" w16cid:durableId="242AC7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D7B2EF" w14:textId="77777777" w:rsidR="005B282D" w:rsidRDefault="005B282D" w:rsidP="0088097E">
      <w:pPr>
        <w:spacing w:after="0" w:line="240" w:lineRule="auto"/>
      </w:pPr>
      <w:r>
        <w:separator/>
      </w:r>
    </w:p>
  </w:endnote>
  <w:endnote w:type="continuationSeparator" w:id="0">
    <w:p w14:paraId="6EFF6B08" w14:textId="77777777" w:rsidR="005B282D" w:rsidRDefault="005B282D"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FDB20B" w14:textId="77777777" w:rsidR="005B282D" w:rsidRDefault="005B282D" w:rsidP="0088097E">
      <w:pPr>
        <w:spacing w:after="0" w:line="240" w:lineRule="auto"/>
      </w:pPr>
      <w:r>
        <w:separator/>
      </w:r>
    </w:p>
  </w:footnote>
  <w:footnote w:type="continuationSeparator" w:id="0">
    <w:p w14:paraId="15094BED" w14:textId="77777777" w:rsidR="005B282D" w:rsidRDefault="005B282D" w:rsidP="0088097E">
      <w:pPr>
        <w:spacing w:after="0" w:line="240" w:lineRule="auto"/>
      </w:pPr>
      <w:r>
        <w:continuationSeparator/>
      </w:r>
    </w:p>
  </w:footnote>
  <w:footnote w:id="1">
    <w:p w14:paraId="2CB2D43D" w14:textId="7D4111F2" w:rsidR="00AC66DE" w:rsidRDefault="00AC66DE">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7AC162" w14:textId="2F732A0D" w:rsidR="00AC66DE" w:rsidRPr="002A6FCE" w:rsidRDefault="00AC66DE">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AC66DE" w:rsidRDefault="00AC66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AC66DE" w:rsidRPr="0088097E" w:rsidRDefault="00AC66DE">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AC66DE" w:rsidRPr="0088097E" w:rsidRDefault="00AC66DE">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DA5"/>
    <w:rsid w:val="00046688"/>
    <w:rsid w:val="00047A3F"/>
    <w:rsid w:val="00052649"/>
    <w:rsid w:val="00052894"/>
    <w:rsid w:val="00055AEE"/>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DC0"/>
    <w:rsid w:val="000B2F8E"/>
    <w:rsid w:val="000B30B2"/>
    <w:rsid w:val="000B57BA"/>
    <w:rsid w:val="000B62DC"/>
    <w:rsid w:val="000B6B34"/>
    <w:rsid w:val="000B76C1"/>
    <w:rsid w:val="000C013A"/>
    <w:rsid w:val="000C051B"/>
    <w:rsid w:val="000C18FE"/>
    <w:rsid w:val="000C2600"/>
    <w:rsid w:val="000C2EE0"/>
    <w:rsid w:val="000C373E"/>
    <w:rsid w:val="000C5415"/>
    <w:rsid w:val="000C6237"/>
    <w:rsid w:val="000C778A"/>
    <w:rsid w:val="000C7B2A"/>
    <w:rsid w:val="000D11B1"/>
    <w:rsid w:val="000D2900"/>
    <w:rsid w:val="000D305B"/>
    <w:rsid w:val="000D5E01"/>
    <w:rsid w:val="000D6138"/>
    <w:rsid w:val="000D635E"/>
    <w:rsid w:val="000D6CDD"/>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2B0B"/>
    <w:rsid w:val="001135D8"/>
    <w:rsid w:val="001137C9"/>
    <w:rsid w:val="00114346"/>
    <w:rsid w:val="00115C8C"/>
    <w:rsid w:val="001166D0"/>
    <w:rsid w:val="00117312"/>
    <w:rsid w:val="00117817"/>
    <w:rsid w:val="001214E6"/>
    <w:rsid w:val="00123844"/>
    <w:rsid w:val="00123E76"/>
    <w:rsid w:val="0012610A"/>
    <w:rsid w:val="00126402"/>
    <w:rsid w:val="001264E3"/>
    <w:rsid w:val="0012699B"/>
    <w:rsid w:val="001271E3"/>
    <w:rsid w:val="00130CAB"/>
    <w:rsid w:val="001310EA"/>
    <w:rsid w:val="00133086"/>
    <w:rsid w:val="001360BD"/>
    <w:rsid w:val="00137681"/>
    <w:rsid w:val="00147EF1"/>
    <w:rsid w:val="00151B48"/>
    <w:rsid w:val="00152FBB"/>
    <w:rsid w:val="00153223"/>
    <w:rsid w:val="001558C5"/>
    <w:rsid w:val="00155D0B"/>
    <w:rsid w:val="001572F6"/>
    <w:rsid w:val="001578AB"/>
    <w:rsid w:val="0016047C"/>
    <w:rsid w:val="0016097C"/>
    <w:rsid w:val="00162930"/>
    <w:rsid w:val="001647F0"/>
    <w:rsid w:val="001649B4"/>
    <w:rsid w:val="00167122"/>
    <w:rsid w:val="00170E1C"/>
    <w:rsid w:val="00171877"/>
    <w:rsid w:val="00171C2D"/>
    <w:rsid w:val="00171FE1"/>
    <w:rsid w:val="00172C3F"/>
    <w:rsid w:val="0017366C"/>
    <w:rsid w:val="00174F73"/>
    <w:rsid w:val="001761EB"/>
    <w:rsid w:val="001801FC"/>
    <w:rsid w:val="00181730"/>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19D"/>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72C4"/>
    <w:rsid w:val="0024772B"/>
    <w:rsid w:val="00247A83"/>
    <w:rsid w:val="00250796"/>
    <w:rsid w:val="00251CDA"/>
    <w:rsid w:val="00252378"/>
    <w:rsid w:val="00252B42"/>
    <w:rsid w:val="00253134"/>
    <w:rsid w:val="0025332A"/>
    <w:rsid w:val="002562D3"/>
    <w:rsid w:val="00256D04"/>
    <w:rsid w:val="00257198"/>
    <w:rsid w:val="0026352E"/>
    <w:rsid w:val="002647B2"/>
    <w:rsid w:val="002652C4"/>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1F94"/>
    <w:rsid w:val="003442D7"/>
    <w:rsid w:val="0034481E"/>
    <w:rsid w:val="00345037"/>
    <w:rsid w:val="00346F6B"/>
    <w:rsid w:val="003477B2"/>
    <w:rsid w:val="00350418"/>
    <w:rsid w:val="00350E31"/>
    <w:rsid w:val="00351C1B"/>
    <w:rsid w:val="00352DE8"/>
    <w:rsid w:val="0035317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61C"/>
    <w:rsid w:val="003B3774"/>
    <w:rsid w:val="003B38EE"/>
    <w:rsid w:val="003B42BF"/>
    <w:rsid w:val="003B492D"/>
    <w:rsid w:val="003B6856"/>
    <w:rsid w:val="003B69B7"/>
    <w:rsid w:val="003B7C2C"/>
    <w:rsid w:val="003C032E"/>
    <w:rsid w:val="003C049E"/>
    <w:rsid w:val="003C09CF"/>
    <w:rsid w:val="003C1AE6"/>
    <w:rsid w:val="003C2B89"/>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3860"/>
    <w:rsid w:val="003E5AAB"/>
    <w:rsid w:val="003E5AB3"/>
    <w:rsid w:val="003E5BC3"/>
    <w:rsid w:val="003E69FA"/>
    <w:rsid w:val="003E6BE7"/>
    <w:rsid w:val="003E7EE2"/>
    <w:rsid w:val="003F0677"/>
    <w:rsid w:val="003F206F"/>
    <w:rsid w:val="003F23B8"/>
    <w:rsid w:val="003F36D7"/>
    <w:rsid w:val="003F3F26"/>
    <w:rsid w:val="003F3FD4"/>
    <w:rsid w:val="003F466A"/>
    <w:rsid w:val="003F47F3"/>
    <w:rsid w:val="003F51EF"/>
    <w:rsid w:val="003F61B1"/>
    <w:rsid w:val="003F6AA7"/>
    <w:rsid w:val="003F7FF5"/>
    <w:rsid w:val="004019A4"/>
    <w:rsid w:val="004041CD"/>
    <w:rsid w:val="004045BA"/>
    <w:rsid w:val="0040491B"/>
    <w:rsid w:val="004057E5"/>
    <w:rsid w:val="0040755B"/>
    <w:rsid w:val="00407DF2"/>
    <w:rsid w:val="00411039"/>
    <w:rsid w:val="00411B15"/>
    <w:rsid w:val="004126A5"/>
    <w:rsid w:val="00412AFE"/>
    <w:rsid w:val="00413E45"/>
    <w:rsid w:val="004142B4"/>
    <w:rsid w:val="004142EF"/>
    <w:rsid w:val="004148BE"/>
    <w:rsid w:val="00415797"/>
    <w:rsid w:val="004167A3"/>
    <w:rsid w:val="0041747D"/>
    <w:rsid w:val="00417879"/>
    <w:rsid w:val="00417AC3"/>
    <w:rsid w:val="00417DB6"/>
    <w:rsid w:val="00417ECD"/>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73BC"/>
    <w:rsid w:val="0045001D"/>
    <w:rsid w:val="004504F9"/>
    <w:rsid w:val="00452841"/>
    <w:rsid w:val="004546F9"/>
    <w:rsid w:val="00454FD5"/>
    <w:rsid w:val="00456153"/>
    <w:rsid w:val="004601A5"/>
    <w:rsid w:val="004601BE"/>
    <w:rsid w:val="00460963"/>
    <w:rsid w:val="00462C38"/>
    <w:rsid w:val="00464328"/>
    <w:rsid w:val="004645A1"/>
    <w:rsid w:val="00464F57"/>
    <w:rsid w:val="0046657C"/>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E0"/>
    <w:rsid w:val="0052675D"/>
    <w:rsid w:val="005274F0"/>
    <w:rsid w:val="00530090"/>
    <w:rsid w:val="00531843"/>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48AA"/>
    <w:rsid w:val="00555E43"/>
    <w:rsid w:val="00556165"/>
    <w:rsid w:val="005568B7"/>
    <w:rsid w:val="005571B1"/>
    <w:rsid w:val="00560E8B"/>
    <w:rsid w:val="00561164"/>
    <w:rsid w:val="00562076"/>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60A9"/>
    <w:rsid w:val="0057779B"/>
    <w:rsid w:val="00580EED"/>
    <w:rsid w:val="0058142C"/>
    <w:rsid w:val="00581B8E"/>
    <w:rsid w:val="00582C37"/>
    <w:rsid w:val="005833C7"/>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B0143"/>
    <w:rsid w:val="005B0917"/>
    <w:rsid w:val="005B0B1D"/>
    <w:rsid w:val="005B0F71"/>
    <w:rsid w:val="005B17EC"/>
    <w:rsid w:val="005B282D"/>
    <w:rsid w:val="005B54FE"/>
    <w:rsid w:val="005C111E"/>
    <w:rsid w:val="005C15C5"/>
    <w:rsid w:val="005C1A73"/>
    <w:rsid w:val="005C3429"/>
    <w:rsid w:val="005C4218"/>
    <w:rsid w:val="005C53CE"/>
    <w:rsid w:val="005C6A80"/>
    <w:rsid w:val="005C7247"/>
    <w:rsid w:val="005D0FCD"/>
    <w:rsid w:val="005D1750"/>
    <w:rsid w:val="005D19E4"/>
    <w:rsid w:val="005D1B3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50A1"/>
    <w:rsid w:val="006054A5"/>
    <w:rsid w:val="00605F33"/>
    <w:rsid w:val="00606572"/>
    <w:rsid w:val="006067FB"/>
    <w:rsid w:val="0060721A"/>
    <w:rsid w:val="0061220B"/>
    <w:rsid w:val="00612B34"/>
    <w:rsid w:val="0061395F"/>
    <w:rsid w:val="00614651"/>
    <w:rsid w:val="006147BB"/>
    <w:rsid w:val="00614BF5"/>
    <w:rsid w:val="00616B45"/>
    <w:rsid w:val="00617343"/>
    <w:rsid w:val="00617E84"/>
    <w:rsid w:val="00620918"/>
    <w:rsid w:val="006213EB"/>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3CDB"/>
    <w:rsid w:val="00664A7A"/>
    <w:rsid w:val="00667A77"/>
    <w:rsid w:val="0067075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F3C"/>
    <w:rsid w:val="006B2353"/>
    <w:rsid w:val="006B30AE"/>
    <w:rsid w:val="006B30B7"/>
    <w:rsid w:val="006B32B8"/>
    <w:rsid w:val="006B49DB"/>
    <w:rsid w:val="006B5309"/>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7DE8"/>
    <w:rsid w:val="006F005D"/>
    <w:rsid w:val="006F0B3E"/>
    <w:rsid w:val="006F11F3"/>
    <w:rsid w:val="006F3980"/>
    <w:rsid w:val="006F3ACE"/>
    <w:rsid w:val="006F4C6B"/>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4FB6"/>
    <w:rsid w:val="007551B3"/>
    <w:rsid w:val="00755D78"/>
    <w:rsid w:val="00756602"/>
    <w:rsid w:val="007570FC"/>
    <w:rsid w:val="00760B99"/>
    <w:rsid w:val="007616D4"/>
    <w:rsid w:val="00761BC6"/>
    <w:rsid w:val="0076205E"/>
    <w:rsid w:val="00763B7D"/>
    <w:rsid w:val="00763C6C"/>
    <w:rsid w:val="0076501B"/>
    <w:rsid w:val="00765993"/>
    <w:rsid w:val="00766578"/>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4ADB"/>
    <w:rsid w:val="007B6A4D"/>
    <w:rsid w:val="007B6C0F"/>
    <w:rsid w:val="007B6CCB"/>
    <w:rsid w:val="007B6D00"/>
    <w:rsid w:val="007B71FA"/>
    <w:rsid w:val="007B7A4F"/>
    <w:rsid w:val="007B7E83"/>
    <w:rsid w:val="007C140B"/>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E0888"/>
    <w:rsid w:val="007E14FA"/>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354C"/>
    <w:rsid w:val="008047DF"/>
    <w:rsid w:val="008061FD"/>
    <w:rsid w:val="008066B7"/>
    <w:rsid w:val="00806B5E"/>
    <w:rsid w:val="0080709D"/>
    <w:rsid w:val="00810D4A"/>
    <w:rsid w:val="00810F61"/>
    <w:rsid w:val="00812173"/>
    <w:rsid w:val="00815081"/>
    <w:rsid w:val="008155D8"/>
    <w:rsid w:val="00816343"/>
    <w:rsid w:val="00822584"/>
    <w:rsid w:val="008237AC"/>
    <w:rsid w:val="00824065"/>
    <w:rsid w:val="0082549B"/>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7DC5"/>
    <w:rsid w:val="0085043A"/>
    <w:rsid w:val="008506E3"/>
    <w:rsid w:val="00853215"/>
    <w:rsid w:val="00853953"/>
    <w:rsid w:val="00854955"/>
    <w:rsid w:val="00854BF8"/>
    <w:rsid w:val="008551E2"/>
    <w:rsid w:val="00855C83"/>
    <w:rsid w:val="00856DD4"/>
    <w:rsid w:val="00862CB8"/>
    <w:rsid w:val="00862CD9"/>
    <w:rsid w:val="0086307C"/>
    <w:rsid w:val="00865357"/>
    <w:rsid w:val="008708BF"/>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6206"/>
    <w:rsid w:val="008866C9"/>
    <w:rsid w:val="00887149"/>
    <w:rsid w:val="00890259"/>
    <w:rsid w:val="00891FC0"/>
    <w:rsid w:val="00892408"/>
    <w:rsid w:val="0089242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60D6"/>
    <w:rsid w:val="008B625B"/>
    <w:rsid w:val="008B7438"/>
    <w:rsid w:val="008B782A"/>
    <w:rsid w:val="008C074F"/>
    <w:rsid w:val="008C0FDB"/>
    <w:rsid w:val="008C1E60"/>
    <w:rsid w:val="008C4217"/>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25AB4"/>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F63"/>
    <w:rsid w:val="00964571"/>
    <w:rsid w:val="009659C9"/>
    <w:rsid w:val="009659D9"/>
    <w:rsid w:val="00965BD2"/>
    <w:rsid w:val="009660AD"/>
    <w:rsid w:val="009700CD"/>
    <w:rsid w:val="00970384"/>
    <w:rsid w:val="00971524"/>
    <w:rsid w:val="0097170C"/>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243F"/>
    <w:rsid w:val="009F5033"/>
    <w:rsid w:val="009F67E1"/>
    <w:rsid w:val="00A02347"/>
    <w:rsid w:val="00A03C30"/>
    <w:rsid w:val="00A03EB4"/>
    <w:rsid w:val="00A10963"/>
    <w:rsid w:val="00A1110B"/>
    <w:rsid w:val="00A13753"/>
    <w:rsid w:val="00A16BCA"/>
    <w:rsid w:val="00A16C1A"/>
    <w:rsid w:val="00A1786E"/>
    <w:rsid w:val="00A17E64"/>
    <w:rsid w:val="00A21B1F"/>
    <w:rsid w:val="00A22AB1"/>
    <w:rsid w:val="00A23424"/>
    <w:rsid w:val="00A23515"/>
    <w:rsid w:val="00A24196"/>
    <w:rsid w:val="00A25A88"/>
    <w:rsid w:val="00A30511"/>
    <w:rsid w:val="00A3196D"/>
    <w:rsid w:val="00A31C8F"/>
    <w:rsid w:val="00A34806"/>
    <w:rsid w:val="00A34AC7"/>
    <w:rsid w:val="00A34DC5"/>
    <w:rsid w:val="00A3552E"/>
    <w:rsid w:val="00A356B9"/>
    <w:rsid w:val="00A4170C"/>
    <w:rsid w:val="00A41A4C"/>
    <w:rsid w:val="00A432F2"/>
    <w:rsid w:val="00A44ACF"/>
    <w:rsid w:val="00A44ADE"/>
    <w:rsid w:val="00A4552D"/>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66DE"/>
    <w:rsid w:val="00AC7F70"/>
    <w:rsid w:val="00AD1477"/>
    <w:rsid w:val="00AD1F21"/>
    <w:rsid w:val="00AD245D"/>
    <w:rsid w:val="00AD2E7B"/>
    <w:rsid w:val="00AD3075"/>
    <w:rsid w:val="00AD362A"/>
    <w:rsid w:val="00AD770C"/>
    <w:rsid w:val="00AE0BC3"/>
    <w:rsid w:val="00AE0F69"/>
    <w:rsid w:val="00AE255B"/>
    <w:rsid w:val="00AE3189"/>
    <w:rsid w:val="00AE5366"/>
    <w:rsid w:val="00AE62F6"/>
    <w:rsid w:val="00AE65B8"/>
    <w:rsid w:val="00AE748D"/>
    <w:rsid w:val="00AF19C7"/>
    <w:rsid w:val="00AF31C2"/>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DC0"/>
    <w:rsid w:val="00B8118C"/>
    <w:rsid w:val="00B811D9"/>
    <w:rsid w:val="00B81526"/>
    <w:rsid w:val="00B82432"/>
    <w:rsid w:val="00B83481"/>
    <w:rsid w:val="00B83F5D"/>
    <w:rsid w:val="00B848D3"/>
    <w:rsid w:val="00B85612"/>
    <w:rsid w:val="00B8650B"/>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DCB"/>
    <w:rsid w:val="00BB1E57"/>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7095"/>
    <w:rsid w:val="00BE1F51"/>
    <w:rsid w:val="00BE1F88"/>
    <w:rsid w:val="00BE25F3"/>
    <w:rsid w:val="00BE3B86"/>
    <w:rsid w:val="00BE5060"/>
    <w:rsid w:val="00BE5517"/>
    <w:rsid w:val="00BE5E84"/>
    <w:rsid w:val="00BE7199"/>
    <w:rsid w:val="00BF06DE"/>
    <w:rsid w:val="00BF0906"/>
    <w:rsid w:val="00BF0A7B"/>
    <w:rsid w:val="00BF174B"/>
    <w:rsid w:val="00BF2935"/>
    <w:rsid w:val="00BF4C8D"/>
    <w:rsid w:val="00BF5300"/>
    <w:rsid w:val="00BF56FE"/>
    <w:rsid w:val="00BF746F"/>
    <w:rsid w:val="00BF7D00"/>
    <w:rsid w:val="00C019BA"/>
    <w:rsid w:val="00C07161"/>
    <w:rsid w:val="00C07EF3"/>
    <w:rsid w:val="00C12B48"/>
    <w:rsid w:val="00C13DE3"/>
    <w:rsid w:val="00C15A54"/>
    <w:rsid w:val="00C1676B"/>
    <w:rsid w:val="00C16818"/>
    <w:rsid w:val="00C200C9"/>
    <w:rsid w:val="00C23A9D"/>
    <w:rsid w:val="00C2445D"/>
    <w:rsid w:val="00C24A41"/>
    <w:rsid w:val="00C25B4D"/>
    <w:rsid w:val="00C27FA2"/>
    <w:rsid w:val="00C30195"/>
    <w:rsid w:val="00C318F1"/>
    <w:rsid w:val="00C33CC5"/>
    <w:rsid w:val="00C365AF"/>
    <w:rsid w:val="00C36B1F"/>
    <w:rsid w:val="00C41AAA"/>
    <w:rsid w:val="00C42405"/>
    <w:rsid w:val="00C42CFE"/>
    <w:rsid w:val="00C43335"/>
    <w:rsid w:val="00C45037"/>
    <w:rsid w:val="00C4648E"/>
    <w:rsid w:val="00C47708"/>
    <w:rsid w:val="00C47EF4"/>
    <w:rsid w:val="00C526AD"/>
    <w:rsid w:val="00C52849"/>
    <w:rsid w:val="00C53A88"/>
    <w:rsid w:val="00C56243"/>
    <w:rsid w:val="00C56DA8"/>
    <w:rsid w:val="00C5778A"/>
    <w:rsid w:val="00C62AE7"/>
    <w:rsid w:val="00C63D70"/>
    <w:rsid w:val="00C6455F"/>
    <w:rsid w:val="00C64584"/>
    <w:rsid w:val="00C64E14"/>
    <w:rsid w:val="00C659DE"/>
    <w:rsid w:val="00C669D3"/>
    <w:rsid w:val="00C66E2F"/>
    <w:rsid w:val="00C714BE"/>
    <w:rsid w:val="00C7159F"/>
    <w:rsid w:val="00C72A3B"/>
    <w:rsid w:val="00C751B0"/>
    <w:rsid w:val="00C75511"/>
    <w:rsid w:val="00C75922"/>
    <w:rsid w:val="00C75A3E"/>
    <w:rsid w:val="00C75C0F"/>
    <w:rsid w:val="00C75E15"/>
    <w:rsid w:val="00C75F7A"/>
    <w:rsid w:val="00C765D0"/>
    <w:rsid w:val="00C7665A"/>
    <w:rsid w:val="00C83274"/>
    <w:rsid w:val="00C866E7"/>
    <w:rsid w:val="00C87934"/>
    <w:rsid w:val="00C9193A"/>
    <w:rsid w:val="00C92837"/>
    <w:rsid w:val="00C92C0A"/>
    <w:rsid w:val="00C93416"/>
    <w:rsid w:val="00C9406F"/>
    <w:rsid w:val="00C9446C"/>
    <w:rsid w:val="00C94E5A"/>
    <w:rsid w:val="00C9636B"/>
    <w:rsid w:val="00C9708A"/>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2548"/>
    <w:rsid w:val="00CC502D"/>
    <w:rsid w:val="00CC5504"/>
    <w:rsid w:val="00CC6DCF"/>
    <w:rsid w:val="00CC6E72"/>
    <w:rsid w:val="00CC74A4"/>
    <w:rsid w:val="00CD105B"/>
    <w:rsid w:val="00CD1268"/>
    <w:rsid w:val="00CD177D"/>
    <w:rsid w:val="00CD198F"/>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95F"/>
    <w:rsid w:val="00D41440"/>
    <w:rsid w:val="00D4362E"/>
    <w:rsid w:val="00D43987"/>
    <w:rsid w:val="00D4526B"/>
    <w:rsid w:val="00D475BA"/>
    <w:rsid w:val="00D51269"/>
    <w:rsid w:val="00D51B77"/>
    <w:rsid w:val="00D5388C"/>
    <w:rsid w:val="00D54E76"/>
    <w:rsid w:val="00D55030"/>
    <w:rsid w:val="00D55CB7"/>
    <w:rsid w:val="00D56256"/>
    <w:rsid w:val="00D565A7"/>
    <w:rsid w:val="00D56FA8"/>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A0005"/>
    <w:rsid w:val="00DA073F"/>
    <w:rsid w:val="00DA0905"/>
    <w:rsid w:val="00DA11D7"/>
    <w:rsid w:val="00DA1E3E"/>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339"/>
    <w:rsid w:val="00DF377D"/>
    <w:rsid w:val="00DF3B89"/>
    <w:rsid w:val="00DF3F7E"/>
    <w:rsid w:val="00DF5E96"/>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50A4C"/>
    <w:rsid w:val="00E523A2"/>
    <w:rsid w:val="00E540E0"/>
    <w:rsid w:val="00E552B4"/>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4A15"/>
    <w:rsid w:val="00EF4DC3"/>
    <w:rsid w:val="00EF62FE"/>
    <w:rsid w:val="00F01530"/>
    <w:rsid w:val="00F01A18"/>
    <w:rsid w:val="00F01AD5"/>
    <w:rsid w:val="00F043DA"/>
    <w:rsid w:val="00F060AD"/>
    <w:rsid w:val="00F0634C"/>
    <w:rsid w:val="00F06465"/>
    <w:rsid w:val="00F0675C"/>
    <w:rsid w:val="00F06E7A"/>
    <w:rsid w:val="00F071B0"/>
    <w:rsid w:val="00F07644"/>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AC1"/>
    <w:rsid w:val="00F86FFF"/>
    <w:rsid w:val="00F90791"/>
    <w:rsid w:val="00F92852"/>
    <w:rsid w:val="00F929B5"/>
    <w:rsid w:val="00F9362C"/>
    <w:rsid w:val="00F93C9D"/>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E013F"/>
    <w:rsid w:val="00FE159A"/>
    <w:rsid w:val="00FE25FB"/>
    <w:rsid w:val="00FE2BDB"/>
    <w:rsid w:val="00FE335A"/>
    <w:rsid w:val="00FE3C2F"/>
    <w:rsid w:val="00FE47B7"/>
    <w:rsid w:val="00FE5F02"/>
    <w:rsid w:val="00FE6513"/>
    <w:rsid w:val="00FE6F76"/>
    <w:rsid w:val="00FE7E9F"/>
    <w:rsid w:val="00FF01F6"/>
    <w:rsid w:val="00FF032C"/>
    <w:rsid w:val="00FF44F0"/>
    <w:rsid w:val="00FF4D60"/>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macapsych.com/lexical-re"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mailto:nicholas.maxwell@usm.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3</TotalTime>
  <Pages>63</Pages>
  <Words>28507</Words>
  <Characters>162493</Characters>
  <Application>Microsoft Office Word</Application>
  <DocSecurity>0</DocSecurity>
  <Lines>1354</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1</cp:revision>
  <cp:lastPrinted>2021-04-05T21:00:00Z</cp:lastPrinted>
  <dcterms:created xsi:type="dcterms:W3CDTF">2021-04-14T14:49:00Z</dcterms:created>
  <dcterms:modified xsi:type="dcterms:W3CDTF">2021-04-21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